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3616F4">
      <w:pPr>
        <w:pStyle w:val="1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3616F4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3616F4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3616F4">
      <w:pPr>
        <w:pStyle w:val="a7"/>
      </w:pPr>
    </w:p>
    <w:p w14:paraId="551962D7" w14:textId="77777777" w:rsidR="00986EA8" w:rsidRDefault="00986EA8" w:rsidP="003616F4">
      <w:pPr>
        <w:pStyle w:val="2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1CD29A19" w:rsidR="00986EA8" w:rsidRDefault="00986EA8" w:rsidP="003616F4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ZUMjI6NDk6Mzg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B84514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NlQyMjo0OTozO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B84514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2VDIyOjQ5OjM4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B84514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2VDIyOjQ5OjM4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==}</w:instrText>
          </w:r>
          <w:r>
            <w:fldChar w:fldCharType="separate"/>
          </w:r>
          <w:r w:rsidR="00B84514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B84514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B84514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ZUMjI6NDk6Mzg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B84514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1960BF4A" w:rsidR="00434EB5" w:rsidRDefault="00434EB5" w:rsidP="003616F4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NlQyMjo0OTozO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xMi0yNlQxODozNjo0MSIsIk1vZGlmaWVkQnkiOiJfSE9NRSIsIklkIjoiNjU3MGZmMDYtZWUzMC00ZTBjLThlYzctZTliMjEzMjU3MWMwIiwiTW9kaWZpZWRPbiI6IjIwMjMtMTItMjZUMjI6NDk6Mzg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==}</w:instrText>
          </w:r>
          <w:r>
            <w:fldChar w:fldCharType="separate"/>
          </w:r>
          <w:r w:rsidR="00B84514">
            <w:t>[8, 9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lastRenderedPageBreak/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3616F4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3616F4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3616F4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3616F4">
      <w:pPr>
        <w:pStyle w:val="2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3616F4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3616F4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3616F4">
      <w:pPr>
        <w:pStyle w:val="a7"/>
        <w:numPr>
          <w:ilvl w:val="0"/>
          <w:numId w:val="6"/>
        </w:numPr>
      </w:pPr>
      <w:r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3616F4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3616F4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616F4">
      <w:pPr>
        <w:pStyle w:val="a7"/>
      </w:pPr>
    </w:p>
    <w:p w14:paraId="7D4ADC6E" w14:textId="77777777" w:rsidR="003E4B78" w:rsidRDefault="003E4B78" w:rsidP="003616F4">
      <w:pPr>
        <w:pStyle w:val="a7"/>
      </w:pPr>
    </w:p>
    <w:p w14:paraId="0E622FB7" w14:textId="222BEA1E" w:rsidR="00925AA8" w:rsidRDefault="00925AA8" w:rsidP="003616F4">
      <w:pPr>
        <w:pStyle w:val="1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77BC1F5C" w:rsidR="007062E5" w:rsidRPr="007062E5" w:rsidRDefault="00FE0206" w:rsidP="003616F4">
      <w:pPr>
        <w:pStyle w:val="2"/>
        <w:numPr>
          <w:ilvl w:val="0"/>
          <w:numId w:val="9"/>
        </w:numPr>
      </w:pPr>
      <w:r>
        <w:t>Введение</w:t>
      </w:r>
    </w:p>
    <w:p w14:paraId="5A383F8E" w14:textId="64B99F68" w:rsidR="00282270" w:rsidRPr="008F3E8B" w:rsidRDefault="005A0B11" w:rsidP="003616F4">
      <w:pPr>
        <w:pStyle w:val="a7"/>
      </w:pPr>
      <w:r w:rsidRPr="008F3E8B">
        <w:t>В неравновесных системах возникают особые необратимые процессы, называемые явлениями переноса, в результате которых происходит</w:t>
      </w:r>
      <w:r w:rsidR="00282270" w:rsidRPr="008F3E8B">
        <w:t xml:space="preserve"> пространственный перенос массы, энергии, </w:t>
      </w:r>
      <w:commentRangeStart w:id="8"/>
      <w:r w:rsidR="00282270" w:rsidRPr="008F3E8B">
        <w:t>импульса</w:t>
      </w:r>
      <w:commentRangeEnd w:id="8"/>
      <w:r w:rsidR="008F3E8B">
        <w:rPr>
          <w:rStyle w:val="af4"/>
          <w:rFonts w:eastAsia="SimSun" w:cstheme="minorBidi"/>
          <w:color w:val="auto"/>
          <w:lang w:eastAsia="en-US"/>
        </w:rPr>
        <w:commentReference w:id="8"/>
      </w:r>
      <w:r w:rsidR="00282270" w:rsidRPr="008F3E8B">
        <w:t>.</w:t>
      </w:r>
    </w:p>
    <w:p w14:paraId="7377E926" w14:textId="2C5202B0" w:rsidR="00282270" w:rsidRDefault="007062E5" w:rsidP="00AC72D4">
      <w:pPr>
        <w:pStyle w:val="3"/>
      </w:pPr>
      <w:r>
        <w:t>Диффузия</w:t>
      </w:r>
    </w:p>
    <w:p w14:paraId="64D16C5B" w14:textId="34B8697B" w:rsidR="0053439D" w:rsidRDefault="008F3E8B" w:rsidP="003616F4">
      <w:pPr>
        <w:pStyle w:val="a7"/>
      </w:pPr>
      <w:r>
        <w:t xml:space="preserve">Перенос массы описывается явлением диффузии. </w:t>
      </w:r>
      <w:r w:rsidR="0053439D">
        <w:t xml:space="preserve">Если в составе молекул </w:t>
      </w:r>
      <w:r>
        <w:t xml:space="preserve">одного </w:t>
      </w:r>
      <w:r w:rsidR="0053439D">
        <w:t>вещества имеется примесь молекул другого типа, и эта примесь в объеме распределена неоднородно</w:t>
      </w:r>
      <w:r>
        <w:t xml:space="preserve">, </w:t>
      </w:r>
      <w:r w:rsidR="0053439D">
        <w:t>то из-за хаотического движения молекул примесь начнет стремиться к равномерному распределению</w:t>
      </w:r>
      <w:r>
        <w:t xml:space="preserve"> в пространстве</w:t>
      </w:r>
      <w:r w:rsidR="0053439D">
        <w:t>. Возникнет перенос вещества примеси – диффузия</w:t>
      </w:r>
      <w:r>
        <w:t>.</w:t>
      </w:r>
      <w:r w:rsidR="00170F64">
        <w:t xml:space="preserve"> Такое описание этого явления применимо не только на молекулярном, но и макроуровне, например диффузия твердых част</w:t>
      </w:r>
      <w:r w:rsidR="007045E3">
        <w:t>иц</w:t>
      </w:r>
      <w:r w:rsidR="00170F64">
        <w:t xml:space="preserve"> в жидкости, однако модели созданные для описания простых процессов на макроуровне могут неправильно описывать процессы, происходящие с </w:t>
      </w:r>
      <w:commentRangeStart w:id="9"/>
      <w:r w:rsidR="00170F64">
        <w:t>молекулами</w:t>
      </w:r>
      <w:commentRangeEnd w:id="9"/>
      <w:r w:rsidR="007045E3">
        <w:rPr>
          <w:rStyle w:val="af4"/>
          <w:rFonts w:eastAsia="SimSun" w:cstheme="minorBidi"/>
          <w:color w:val="auto"/>
          <w:lang w:eastAsia="en-US"/>
        </w:rPr>
        <w:commentReference w:id="9"/>
      </w:r>
      <w:r w:rsidR="00170F64">
        <w:t xml:space="preserve">. </w:t>
      </w:r>
      <w:r w:rsidR="007045E3">
        <w:t>Плотность п</w:t>
      </w:r>
      <w:r w:rsidR="00170F64">
        <w:t>оток</w:t>
      </w:r>
      <w:r w:rsidR="007045E3">
        <w:t>а</w:t>
      </w:r>
      <w:r w:rsidR="00170F64">
        <w:t xml:space="preserve"> вещества в результате диффузии </w:t>
      </w:r>
      <w:r w:rsidR="00D359F6">
        <w:t xml:space="preserve">в 1-мерном случае (для простоты) </w:t>
      </w:r>
      <w:r w:rsidR="00170F64">
        <w:t>оп</w:t>
      </w:r>
      <w:r w:rsidR="0053439D">
        <w:t xml:space="preserve">ределяется </w:t>
      </w:r>
      <w:r w:rsidR="00E923B5">
        <w:t>1 законом</w:t>
      </w:r>
      <w:r w:rsidR="0053439D">
        <w:t xml:space="preserve"> </w:t>
      </w:r>
      <w:proofErr w:type="spellStart"/>
      <w:r w:rsidR="0053439D">
        <w:t>Фика</w:t>
      </w:r>
      <w:proofErr w:type="spellEnd"/>
      <w:r w:rsidR="00FB2CEF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DefaultPlaceholder_-1854013440"/>
          </w:placeholder>
        </w:sdtPr>
        <w:sdtContent>
          <w:r w:rsidR="00FB2CEF"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ZUMjI6NDk6Mz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}</w:instrText>
          </w:r>
          <w:r w:rsidR="00FB2CEF">
            <w:fldChar w:fldCharType="separate"/>
          </w:r>
          <w:r w:rsidR="00B84514">
            <w:t>[10]</w:t>
          </w:r>
          <w:r w:rsidR="00FB2CEF">
            <w:fldChar w:fldCharType="end"/>
          </w:r>
        </w:sdtContent>
      </w:sdt>
      <w:r w:rsidR="0053439D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3616F4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225E1C78" w:rsidR="0053439D" w:rsidRDefault="0053439D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ADF6921" w14:textId="3AAE0E3D" w:rsidR="00B13A65" w:rsidRDefault="00F44C67" w:rsidP="003616F4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 w:rsidRPr="008527E1">
        <w:t xml:space="preserve"> </w:t>
      </w:r>
      <w:r w:rsidR="001204EC" w:rsidRPr="008527E1">
        <w:t>–</w:t>
      </w:r>
      <w:r w:rsidR="0053439D" w:rsidRPr="008527E1">
        <w:t xml:space="preserve"> </w:t>
      </w:r>
      <w:r w:rsidR="001204EC">
        <w:t>прои</w:t>
      </w:r>
      <w:r w:rsidR="008527E1">
        <w:t xml:space="preserve">зводная концентрации по направлению, в общем случае градиент </w:t>
      </w:r>
      <w:commentRangeStart w:id="10"/>
      <w:r w:rsidR="008527E1">
        <w:t xml:space="preserve">скалярного поля </w:t>
      </w:r>
      <w:commentRangeEnd w:id="10"/>
      <w:r w:rsidR="008527E1">
        <w:rPr>
          <w:rStyle w:val="af4"/>
          <w:rFonts w:eastAsia="SimSun" w:cstheme="minorBidi"/>
          <w:color w:val="auto"/>
          <w:lang w:eastAsia="en-US"/>
        </w:rPr>
        <w:commentReference w:id="10"/>
      </w:r>
      <w:r w:rsidR="008527E1">
        <w:t>концентрации вещества</w:t>
      </w:r>
      <w:r w:rsidR="00D753E9">
        <w:t>, М/м</w:t>
      </w:r>
    </w:p>
    <w:p w14:paraId="53934C3D" w14:textId="2CDAF683" w:rsidR="001204EC" w:rsidRPr="001204EC" w:rsidRDefault="001204EC" w:rsidP="003616F4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</w:t>
      </w:r>
      <w:r w:rsidR="00D753E9">
        <w:t>коэффициент диффузии, м2 /с, со знаком минус, так как поток вещества всегда направлен из области с большей концентрацией в область с меньшей.</w:t>
      </w:r>
    </w:p>
    <w:p w14:paraId="15F72720" w14:textId="46868E1C" w:rsidR="003E4B78" w:rsidRDefault="003E4B78" w:rsidP="00AC72D4">
      <w:pPr>
        <w:pStyle w:val="3"/>
      </w:pPr>
      <w:r>
        <w:t>Вязкость</w:t>
      </w:r>
    </w:p>
    <w:p w14:paraId="5CA63817" w14:textId="77777777" w:rsidR="007045E3" w:rsidRPr="007045E3" w:rsidRDefault="00D753E9" w:rsidP="003616F4">
      <w:pPr>
        <w:pStyle w:val="a7"/>
      </w:pPr>
      <w:r>
        <w:t xml:space="preserve">Перенос импульса связан </w:t>
      </w:r>
      <w:r w:rsidRPr="00D753E9">
        <w:t>со</w:t>
      </w:r>
      <w:r w:rsidR="00282270" w:rsidRPr="00D753E9">
        <w:t> внутренним трением</w:t>
      </w:r>
      <w:r w:rsidR="00282270">
        <w:t xml:space="preserve"> между соприкасающимися </w:t>
      </w:r>
      <w:r w:rsidR="00282270" w:rsidRPr="007045E3">
        <w:t xml:space="preserve">параллельными слоями жидкости или газа, движущимися с различными скоростями. </w:t>
      </w:r>
    </w:p>
    <w:p w14:paraId="50D5C929" w14:textId="0FFDEB21" w:rsidR="007045E3" w:rsidRDefault="007045E3" w:rsidP="003616F4">
      <w:pPr>
        <w:pStyle w:val="a7"/>
      </w:pPr>
      <w:r w:rsidRPr="007045E3">
        <w:t xml:space="preserve">Действительно, всякое изменение импульса вызывается действием силы, в данном случае это сила сцепления между движущимися слоями жидкости или газа. </w:t>
      </w:r>
      <w:r w:rsidR="00DD13FA" w:rsidRPr="007045E3">
        <w:t>Внутреннее трение приводит к</w:t>
      </w:r>
      <w:r w:rsidR="00DD13FA">
        <w:t xml:space="preserve"> переносу импульса от одного движущегося слоя жидкости или газа к другому соприкасающемуся с ним слою. </w:t>
      </w:r>
      <w:r w:rsidR="00282270">
        <w:t>В результате, импульс слоя, движущегося быстрее, уменьшается</w:t>
      </w:r>
      <w:r w:rsidR="00DD13FA">
        <w:t>, что приводит к торможению этого слоя</w:t>
      </w:r>
      <w:r w:rsidR="00282270">
        <w:t xml:space="preserve">, а </w:t>
      </w:r>
      <w:r w:rsidR="00DD13FA">
        <w:t xml:space="preserve">импульс слоя, </w:t>
      </w:r>
      <w:r w:rsidR="00282270">
        <w:t xml:space="preserve">движущегося медленнее – увеличивается, что приводит к </w:t>
      </w:r>
      <w:r w:rsidR="00DD13FA">
        <w:t xml:space="preserve">его </w:t>
      </w:r>
      <w:r w:rsidR="00282270">
        <w:t>ускорению</w:t>
      </w:r>
      <w:r w:rsidR="00DD13FA">
        <w:t xml:space="preserve">. </w:t>
      </w:r>
      <w:r>
        <w:t>Плотность потока импульса описывается уравнением Ньюто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7045E3" w14:paraId="42D9C035" w14:textId="77777777" w:rsidTr="007045E3">
        <w:tc>
          <w:tcPr>
            <w:tcW w:w="467" w:type="pct"/>
          </w:tcPr>
          <w:p w14:paraId="7333F0F6" w14:textId="77777777" w:rsidR="007045E3" w:rsidRDefault="007045E3" w:rsidP="003616F4">
            <w:pPr>
              <w:pStyle w:val="a7"/>
            </w:pPr>
          </w:p>
        </w:tc>
        <w:tc>
          <w:tcPr>
            <w:tcW w:w="3967" w:type="pct"/>
          </w:tcPr>
          <w:p w14:paraId="2AAFF3A5" w14:textId="28F3EFD0" w:rsidR="007045E3" w:rsidRDefault="007045E3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П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B22D888" w14:textId="70AA4A23" w:rsidR="007045E3" w:rsidRDefault="007045E3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2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5B4BAE4" w14:textId="768434D7" w:rsidR="007045E3" w:rsidRDefault="007045E3" w:rsidP="003616F4">
      <w:pPr>
        <w:pStyle w:val="a6"/>
      </w:pPr>
      <m:oMath>
        <m:r>
          <w:rPr>
            <w:rFonts w:ascii="Cambria Math" w:hAnsi="Cambria Math"/>
          </w:rPr>
          <m:t>П</m:t>
        </m:r>
      </m:oMath>
      <w:r w:rsidRPr="007045E3">
        <w:t xml:space="preserve">- </w:t>
      </w:r>
      <w:r>
        <w:t>тензор плотности потока импульса</w:t>
      </w:r>
    </w:p>
    <w:p w14:paraId="48EC14F7" w14:textId="309EC226" w:rsidR="007045E3" w:rsidRDefault="00F44C67" w:rsidP="003616F4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v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7045E3">
        <w:t xml:space="preserve"> – производная скорости вдоль течения жидкости по направлению</w:t>
      </w:r>
      <w:r w:rsidR="00DD66A5">
        <w:t xml:space="preserve">, </w:t>
      </w:r>
      <w:commentRangeStart w:id="11"/>
      <w:r w:rsidR="00DD66A5">
        <w:t>перпендикулярному к плоскости потока</w:t>
      </w:r>
      <w:commentRangeEnd w:id="11"/>
      <w:r w:rsidR="00E923B5">
        <w:rPr>
          <w:rStyle w:val="af4"/>
          <w:rFonts w:eastAsia="SimSun" w:cstheme="minorBidi"/>
          <w:color w:val="auto"/>
          <w:lang w:eastAsia="en-US"/>
        </w:rPr>
        <w:commentReference w:id="11"/>
      </w:r>
    </w:p>
    <w:p w14:paraId="558B0172" w14:textId="70325C89" w:rsidR="00DD66A5" w:rsidRPr="00DD66A5" w:rsidRDefault="00DD66A5" w:rsidP="003616F4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коэффициент вязкости, динамическая </w:t>
      </w:r>
      <w:r w:rsidR="006851C5">
        <w:t>вязкость</w:t>
      </w:r>
      <w:r>
        <w:t xml:space="preserve"> </w:t>
      </w:r>
    </w:p>
    <w:p w14:paraId="689DAA87" w14:textId="40C17130" w:rsidR="00B14DD4" w:rsidRDefault="00B14DD4" w:rsidP="003616F4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6E45615F" w14:textId="5EC63D36" w:rsidR="008E44BB" w:rsidRDefault="00B14DD4" w:rsidP="00AC72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4018AD1C" w14:textId="77777777" w:rsidR="00E923B5" w:rsidRPr="00C53788" w:rsidRDefault="00133D4B" w:rsidP="003616F4">
      <w:pPr>
        <w:pStyle w:val="a7"/>
      </w:pPr>
      <w:r>
        <w:t xml:space="preserve">Между коэффициентом вязкости и диффузии в жидкостях нет простой взаимосвязи. </w:t>
      </w:r>
      <w:r w:rsidRPr="00C53788">
        <w:t>К</w:t>
      </w:r>
      <w:r w:rsidR="005A0B11" w:rsidRPr="00C53788">
        <w:t>инематическая вязкость, например, может для разны</w:t>
      </w:r>
      <w:r w:rsidRPr="00C53788">
        <w:t>х</w:t>
      </w:r>
      <w:r w:rsidR="005A0B11" w:rsidRPr="00C53788">
        <w:t xml:space="preserve"> жидкостей сильно отличаться: при 20оС для воды </w:t>
      </w:r>
      <w:r w:rsidR="005A0B11" w:rsidRPr="00C53788">
        <w:sym w:font="Symbol" w:char="F06E"/>
      </w:r>
      <w:r w:rsidR="005A0B11" w:rsidRPr="00C53788">
        <w:t xml:space="preserve"> = 0,010 см2 /с, а для глицерина </w:t>
      </w:r>
      <w:r w:rsidR="00E923B5" w:rsidRPr="00C53788">
        <w:sym w:font="Symbol" w:char="F06E"/>
      </w:r>
      <w:r w:rsidR="00E923B5" w:rsidRPr="00C53788">
        <w:t xml:space="preserve"> =</w:t>
      </w:r>
      <w:r w:rsidR="005A0B11" w:rsidRPr="00C53788">
        <w:t xml:space="preserve">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</w:t>
      </w:r>
    </w:p>
    <w:p w14:paraId="679B637C" w14:textId="4311CFE6" w:rsidR="00202D85" w:rsidRDefault="00C53788" w:rsidP="003616F4">
      <w:pPr>
        <w:pStyle w:val="a7"/>
      </w:pPr>
      <w:r>
        <w:t>З</w:t>
      </w:r>
      <w:r w:rsidR="005A0B11" w:rsidRPr="00C53788">
        <w:t xml:space="preserve">ависимости коэффициентов диффузии, теплопроводности и вязкости от температуры здесь близки к </w:t>
      </w:r>
      <w:commentRangeStart w:id="12"/>
      <w:proofErr w:type="spellStart"/>
      <w:r w:rsidR="005A0B11" w:rsidRPr="00C53788">
        <w:t>аррениусовскому</w:t>
      </w:r>
      <w:commentRangeEnd w:id="12"/>
      <w:proofErr w:type="spellEnd"/>
      <w:r>
        <w:rPr>
          <w:rStyle w:val="af4"/>
          <w:rFonts w:eastAsia="SimSun" w:cstheme="minorBidi"/>
          <w:color w:val="auto"/>
          <w:lang w:eastAsia="en-US"/>
        </w:rPr>
        <w:commentReference w:id="12"/>
      </w:r>
      <w:r>
        <w:t>.</w:t>
      </w:r>
      <w:r w:rsidR="00CA7575" w:rsidRPr="00C53788">
        <w:t xml:space="preserve"> </w:t>
      </w:r>
      <w:r w:rsidR="005B60DA">
        <w:t>Для простого сравнения и оценки значений коэффициентов диффузии была использована</w:t>
      </w:r>
      <w:r w:rsidR="00202D85">
        <w:t xml:space="preserve"> прост</w:t>
      </w:r>
      <w:r w:rsidR="005B60DA">
        <w:t>ая</w:t>
      </w:r>
      <w:r w:rsidR="00202D85">
        <w:t xml:space="preserve"> модель</w:t>
      </w:r>
      <w:r w:rsidR="005B60DA">
        <w:t xml:space="preserve"> </w:t>
      </w:r>
      <w:r w:rsidR="00202D85">
        <w:t>шарика в</w:t>
      </w:r>
      <w:r w:rsidR="005B60DA">
        <w:t xml:space="preserve"> вязкой</w:t>
      </w:r>
      <w:r w:rsidR="00202D85">
        <w:t xml:space="preserve"> жидкости.</w:t>
      </w:r>
      <w:r w:rsidR="005B60DA">
        <w:t xml:space="preserve"> Предполагая</w:t>
      </w:r>
      <w:r w:rsidR="000652AC" w:rsidRPr="000652AC">
        <w:t>, что числа Рейнольдса малы</w:t>
      </w:r>
      <w:r w:rsidR="005B60DA">
        <w:t xml:space="preserve"> (отсутствует турбулентность)</w:t>
      </w:r>
      <w:r w:rsidR="000652AC" w:rsidRPr="000652AC">
        <w:t>, то для силы сопротивления, испытываемой макроскопическим шариком (частицей), можно использовать формулу Стокса</w:t>
      </w:r>
      <w:r w:rsidR="00F44C67">
        <w:t xml:space="preserve"> </w:t>
      </w:r>
      <w:sdt>
        <w:sdtPr>
          <w:alias w:val="To edit, see citavi.com/edit"/>
          <w:tag w:val="CitaviPlaceholder#44905111-c2bd-4b62-8581-f2c4096ddbe4"/>
          <w:id w:val="1138622716"/>
          <w:placeholder>
            <w:docPart w:val="DefaultPlaceholder_-1854013440"/>
          </w:placeholder>
        </w:sdtPr>
        <w:sdtContent>
          <w:r w:rsidR="00F44C67">
            <w:fldChar w:fldCharType="begin"/>
          </w:r>
          <w:r w:rsidR="00F44C6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+0LTQuNC90LDQvNC40LrQsCDQuCDQvNC+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==}</w:instrText>
          </w:r>
          <w:r w:rsidR="00F44C67">
            <w:fldChar w:fldCharType="separate"/>
          </w:r>
          <w:r w:rsidR="00B84514">
            <w:t>[11]</w:t>
          </w:r>
          <w:r w:rsidR="00F44C67">
            <w:fldChar w:fldCharType="end"/>
          </w:r>
        </w:sdtContent>
      </w:sdt>
      <w:r w:rsidR="00202D85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3616F4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F44C67" w:rsidP="003616F4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m:rPr>
                    <m:sty m:val="p"/>
                  </m:rPr>
                  <w:rPr>
                    <w:rFonts w:ascii="Cambria Math" w:hAnsi="Cambria Math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πr</m:t>
                </m:r>
                <m:r>
                  <w:rPr>
                    <w:rFonts w:ascii="Cambria Math" w:hAnsi="Cambria Math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48524843" w:rsidR="00202D85" w:rsidRDefault="00202D85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3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69F682E" w14:textId="52D690CB" w:rsidR="00202D85" w:rsidRPr="00202D85" w:rsidRDefault="00F44C67" w:rsidP="003616F4">
      <w:pPr>
        <w:pStyle w:val="a6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3616F4">
      <w:pPr>
        <w:pStyle w:val="a6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3616F4">
      <w:pPr>
        <w:pStyle w:val="a6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— динамическая вязкость жидкости,</w:t>
      </w:r>
    </w:p>
    <w:p w14:paraId="3D3839CD" w14:textId="631FA32D" w:rsidR="00202D85" w:rsidRPr="000652AC" w:rsidRDefault="00F44C67" w:rsidP="003616F4">
      <w:pPr>
        <w:pStyle w:val="a6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08FBC2BF" w:rsidR="000652AC" w:rsidRDefault="000652AC" w:rsidP="003616F4">
      <w:pPr>
        <w:pStyle w:val="a7"/>
      </w:pPr>
      <w:r>
        <w:t>Таким образом, получается выражение</w:t>
      </w:r>
      <w:r w:rsidR="00F954D2">
        <w:t xml:space="preserve"> </w:t>
      </w:r>
      <w:sdt>
        <w:sdtPr>
          <w:alias w:val="To edit, see citavi.com/edit"/>
          <w:tag w:val="CitaviPlaceholder#d94a7ad8-4fa3-4107-9b24-ef297187685c"/>
          <w:id w:val="-1234926483"/>
          <w:placeholder>
            <w:docPart w:val="DefaultPlaceholder_-1854013440"/>
          </w:placeholder>
        </w:sdtPr>
        <w:sdtContent>
          <w:r w:rsidR="00F954D2">
            <w:fldChar w:fldCharType="begin"/>
          </w:r>
          <w:r w:rsidR="00F954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+0LTQuNC90LDQvNC40LrQsCDQuCDQvNC+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==}</w:instrText>
          </w:r>
          <w:r w:rsidR="00F954D2">
            <w:fldChar w:fldCharType="separate"/>
          </w:r>
          <w:r w:rsidR="00F954D2">
            <w:t>[11]</w:t>
          </w:r>
          <w:r w:rsidR="00F954D2"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3616F4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396B3B57" w:rsidR="000652AC" w:rsidRDefault="000652AC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4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819527" w14:textId="5734338B" w:rsidR="000652AC" w:rsidRDefault="00F44C67" w:rsidP="003616F4">
      <w:pPr>
        <w:pStyle w:val="a7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0652AC" w:rsidRPr="00B84514">
        <w:t xml:space="preserve"> – </w:t>
      </w:r>
      <w:r w:rsidR="000652AC">
        <w:t xml:space="preserve">постоянная </w:t>
      </w:r>
      <w:r w:rsidR="00373951">
        <w:t>Б</w:t>
      </w:r>
      <w:r w:rsidR="000652AC">
        <w:t>ольцмана</w:t>
      </w:r>
    </w:p>
    <w:p w14:paraId="26A7FD07" w14:textId="54898302" w:rsidR="00BA6FED" w:rsidRDefault="00BA6FED" w:rsidP="00AC72D4">
      <w:pPr>
        <w:pStyle w:val="3"/>
      </w:pPr>
      <w:r>
        <w:t>Связь с температурой</w:t>
      </w:r>
    </w:p>
    <w:p w14:paraId="4A170483" w14:textId="1C389893" w:rsidR="00BA6FED" w:rsidRDefault="00E923B5" w:rsidP="003616F4">
      <w:pPr>
        <w:pStyle w:val="a7"/>
      </w:pPr>
      <w:r>
        <w:t>Можно считать, что в жидкостях зависимость вязкостей и коэффициентов диффузии близки к закону</w:t>
      </w:r>
      <w:r w:rsidR="00BA6FED">
        <w:t xml:space="preserve"> </w:t>
      </w:r>
      <w:r w:rsidR="00373951">
        <w:t>Арр</w:t>
      </w:r>
      <w:r w:rsidR="00BA6FED">
        <w:t xml:space="preserve">ениус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BA6FED" w14:paraId="48A43A62" w14:textId="77777777" w:rsidTr="00D949F2">
        <w:tc>
          <w:tcPr>
            <w:tcW w:w="466" w:type="pct"/>
          </w:tcPr>
          <w:p w14:paraId="238FE37C" w14:textId="77777777" w:rsidR="00BA6FED" w:rsidRDefault="00BA6FED" w:rsidP="003616F4">
            <w:pPr>
              <w:pStyle w:val="a7"/>
            </w:pPr>
          </w:p>
        </w:tc>
        <w:tc>
          <w:tcPr>
            <w:tcW w:w="3967" w:type="pct"/>
          </w:tcPr>
          <w:p w14:paraId="6216E3A3" w14:textId="421D4099" w:rsidR="00BA6FED" w:rsidRDefault="00BA6FED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2327CB05" w14:textId="1FA89E0A" w:rsidR="00BA6FED" w:rsidRDefault="00BA6FED" w:rsidP="003616F4">
            <w:pPr>
              <w:pStyle w:val="a7"/>
            </w:pPr>
            <w:bookmarkStart w:id="13" w:name="_Ref154525359"/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5</w:t>
            </w:r>
            <w:r w:rsidR="00F44C67">
              <w:rPr>
                <w:noProof/>
              </w:rPr>
              <w:fldChar w:fldCharType="end"/>
            </w:r>
            <w:r>
              <w:t>)</w:t>
            </w:r>
            <w:bookmarkEnd w:id="13"/>
          </w:p>
        </w:tc>
      </w:tr>
    </w:tbl>
    <w:p w14:paraId="2BAA5B16" w14:textId="68B8ADAB" w:rsidR="00D949F2" w:rsidRPr="00E923B5" w:rsidRDefault="00E923B5" w:rsidP="003616F4">
      <w:pPr>
        <w:pStyle w:val="a7"/>
        <w:rPr>
          <w:rFonts w:eastAsia="SimSun"/>
        </w:rPr>
      </w:pPr>
      <m:oMath>
        <m:r>
          <w:rPr>
            <w:rFonts w:ascii="Cambria Math" w:hAnsi="Cambria Math"/>
          </w:rPr>
          <w:lastRenderedPageBreak/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C5CCBA4" w14:textId="56A301F2" w:rsidR="00D949F2" w:rsidRPr="004605A9" w:rsidRDefault="004605A9" w:rsidP="003616F4">
      <w:pPr>
        <w:pStyle w:val="a7"/>
      </w:pPr>
      <m:oMath>
        <m:r>
          <w:rPr>
            <w:rFonts w:ascii="Cambria Math" w:hAnsi="Cambria Math"/>
          </w:rPr>
          <m:t>E</m:t>
        </m:r>
      </m:oMath>
      <w:r>
        <w:t xml:space="preserve"> – энергия </w:t>
      </w:r>
      <w:commentRangeStart w:id="14"/>
      <w:r>
        <w:t>смещения</w:t>
      </w:r>
      <w:commentRangeEnd w:id="14"/>
      <w:r>
        <w:rPr>
          <w:rStyle w:val="af4"/>
          <w:rFonts w:eastAsia="SimSun" w:cstheme="minorBidi"/>
          <w:color w:val="auto"/>
          <w:lang w:eastAsia="en-US"/>
        </w:rPr>
        <w:commentReference w:id="14"/>
      </w:r>
    </w:p>
    <w:p w14:paraId="0ED7CDF7" w14:textId="0EFD49B6" w:rsidR="00282270" w:rsidRDefault="00282270" w:rsidP="003616F4">
      <w:pPr>
        <w:pStyle w:val="2"/>
      </w:pPr>
      <w:r>
        <w:t>Описание модели</w:t>
      </w:r>
    </w:p>
    <w:p w14:paraId="26018364" w14:textId="73E80E34" w:rsidR="00282270" w:rsidRDefault="00282270" w:rsidP="003616F4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3616F4">
            <w:pPr>
              <w:pStyle w:val="a7"/>
            </w:pPr>
          </w:p>
        </w:tc>
        <w:tc>
          <w:tcPr>
            <w:tcW w:w="3925" w:type="pct"/>
          </w:tcPr>
          <w:p w14:paraId="636C7C3F" w14:textId="652920A1" w:rsidR="000E6923" w:rsidRPr="000E6923" w:rsidRDefault="00F44C67" w:rsidP="003616F4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0976578" w14:textId="77777777" w:rsidR="000E6923" w:rsidRPr="000E6923" w:rsidRDefault="000E6923" w:rsidP="003616F4">
            <w:pPr>
              <w:pStyle w:val="a7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F44C67" w:rsidP="003616F4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3616F4">
            <w:pPr>
              <w:pStyle w:val="a7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γI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-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0ECD75AC" w:rsidR="000E6923" w:rsidRDefault="000E6923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6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CFB1A4F" w14:textId="1FDA1EFD" w:rsidR="00E03B4A" w:rsidRPr="00D42BB1" w:rsidRDefault="00352266" w:rsidP="003616F4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F44C67" w:rsidP="003616F4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F44C67" w:rsidP="003616F4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3616F4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F44C67" w:rsidP="003616F4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3616F4">
      <w:pPr>
        <w:pStyle w:val="a7"/>
        <w:rPr>
          <w:iCs/>
        </w:rPr>
      </w:pPr>
      <w:bookmarkStart w:id="15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3616F4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F44C67" w:rsidP="003616F4">
            <w:pPr>
              <w:pStyle w:val="a7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3616F4">
            <w:pPr>
              <w:pStyle w:val="a7"/>
            </w:pPr>
            <w:r>
              <w:rPr>
                <w:noProof/>
              </w:rPr>
              <w:lastRenderedPageBreak/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1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1AD4D49C" w:rsidR="00E03B4A" w:rsidRDefault="00E03B4A" w:rsidP="005205C9">
            <w:pPr>
              <w:pStyle w:val="a7"/>
              <w:ind w:firstLine="690"/>
            </w:pPr>
            <w:r>
              <w:lastRenderedPageBreak/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7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7E086F4" w14:textId="6DA4E8D9" w:rsidR="007062E5" w:rsidRPr="007062E5" w:rsidRDefault="00E03B4A" w:rsidP="003616F4">
      <w:pPr>
        <w:pStyle w:val="a7"/>
      </w:pPr>
      <w:r>
        <w:t xml:space="preserve"> </w:t>
      </w:r>
      <w:commentRangeStart w:id="16"/>
      <w:r>
        <w:t>Оригинальное моделирование</w:t>
      </w:r>
      <w:commentRangeEnd w:id="16"/>
      <w:r>
        <w:rPr>
          <w:rStyle w:val="af4"/>
          <w:rFonts w:eastAsia="SimSun" w:cstheme="minorBidi"/>
          <w:color w:val="auto"/>
          <w:lang w:eastAsia="en-US"/>
        </w:rPr>
        <w:commentReference w:id="16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мкм,P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3616F4">
      <w:pPr>
        <w:pStyle w:val="2"/>
      </w:pPr>
      <w:r>
        <w:t>Основы регрессионного анализа</w:t>
      </w:r>
    </w:p>
    <w:p w14:paraId="38F5C0D7" w14:textId="524228C7" w:rsidR="000D5FF1" w:rsidRDefault="00BA6FED" w:rsidP="003616F4">
      <w:pPr>
        <w:pStyle w:val="a7"/>
      </w:pPr>
      <w:r>
        <w:t>Для нахождения функциональной зависимости</w:t>
      </w:r>
      <w:r w:rsidR="00517E64">
        <w:t xml:space="preserve"> коэффициента диффузии от температуры</w:t>
      </w:r>
      <w:r>
        <w:t xml:space="preserve"> </w:t>
      </w:r>
      <w:r w:rsidR="00E9658C">
        <w:t xml:space="preserve">с использованием формулы </w:t>
      </w:r>
      <w:r w:rsidR="00517E64">
        <w:t>Аррениуса</w:t>
      </w:r>
      <w:r w:rsidR="00E9658C">
        <w:t xml:space="preserve"> нужно </w:t>
      </w:r>
      <w:r w:rsidR="000D5FF1">
        <w:t>построить регрессию</w:t>
      </w:r>
      <w:r w:rsidR="00517E64">
        <w:t xml:space="preserve"> в линейных координатах. </w:t>
      </w:r>
      <w:r w:rsidR="000D5FF1">
        <w:t xml:space="preserve">Общее </w:t>
      </w:r>
      <w:r w:rsidR="00CB4579">
        <w:t>уравнение</w:t>
      </w:r>
      <w:r w:rsidR="000D5FF1">
        <w:t xml:space="preserve"> линейной регрессии</w:t>
      </w:r>
      <w:r w:rsidR="00517E64">
        <w:t xml:space="preserve"> </w:t>
      </w:r>
      <w:sdt>
        <w:sdtPr>
          <w:alias w:val="To edit, see citavi.com/edit"/>
          <w:tag w:val="CitaviPlaceholder#492fbba5-ade4-48f4-9469-b1c0d2f99c5a"/>
          <w:id w:val="122279126"/>
          <w:placeholder>
            <w:docPart w:val="DefaultPlaceholder_-1854013440"/>
          </w:placeholder>
        </w:sdtPr>
        <w:sdtContent>
          <w:r w:rsidR="00517E64">
            <w:fldChar w:fldCharType="begin"/>
          </w:r>
          <w:r w:rsidR="00517E6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==}</w:instrText>
          </w:r>
          <w:r w:rsidR="00517E64">
            <w:fldChar w:fldCharType="separate"/>
          </w:r>
          <w:r w:rsidR="00B84514">
            <w:t>[12]</w:t>
          </w:r>
          <w:r w:rsidR="00517E64">
            <w:fldChar w:fldCharType="end"/>
          </w:r>
        </w:sdtContent>
      </w:sdt>
      <w:r w:rsidR="000D5FF1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3616F4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7935D3A3" w:rsidR="000D5FF1" w:rsidRDefault="000D5FF1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8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B18918" w14:textId="23F5D38D" w:rsidR="000D5FF1" w:rsidRDefault="007C466A" w:rsidP="003616F4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AC72D4">
      <w:pPr>
        <w:pStyle w:val="3"/>
      </w:pPr>
      <w:r>
        <w:t>МНК</w:t>
      </w:r>
    </w:p>
    <w:p w14:paraId="25F5B69A" w14:textId="78B4F42C" w:rsidR="003166DD" w:rsidRPr="007C466A" w:rsidRDefault="003166DD" w:rsidP="003616F4">
      <w:pPr>
        <w:pStyle w:val="a7"/>
      </w:pPr>
      <w:proofErr w:type="spellStart"/>
      <w:r>
        <w:t>Существует</w:t>
      </w:r>
      <w:proofErr w:type="spellEnd"/>
      <w:r>
        <w:t xml:space="preserve"> несколько </w:t>
      </w:r>
      <w:r w:rsidRPr="00EE32E7">
        <w:t>способов</w:t>
      </w:r>
      <w:r>
        <w:t xml:space="preserve">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 xml:space="preserve">по всем значениям </w:t>
      </w:r>
      <w:r w:rsidRPr="00123C8E">
        <w:rPr>
          <w:i/>
          <w:iCs/>
        </w:rPr>
        <w:t>Y</w:t>
      </w:r>
      <w:r>
        <w:t xml:space="preserve">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>
        <w:t xml:space="preserve">, то неизвестные коэффицие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23C8E" w:rsidRPr="00D85933">
        <w:t xml:space="preserve"> </w:t>
      </w:r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</w:t>
      </w:r>
      <w:r w:rsidR="00517E64">
        <w:t xml:space="preserve"> </w:t>
      </w:r>
      <w:sdt>
        <w:sdtPr>
          <w:alias w:val="To edit, see citavi.com/edit"/>
          <w:tag w:val="CitaviPlaceholder#e03615eb-b129-45a4-b116-016c0804f763"/>
          <w:id w:val="293331127"/>
          <w:placeholder>
            <w:docPart w:val="DefaultPlaceholder_-1854013440"/>
          </w:placeholder>
        </w:sdtPr>
        <w:sdtContent>
          <w:r w:rsidR="00517E64">
            <w:fldChar w:fldCharType="begin"/>
          </w:r>
          <w:r w:rsidR="00517E6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==}</w:instrText>
          </w:r>
          <w:r w:rsidR="00517E64">
            <w:fldChar w:fldCharType="separate"/>
          </w:r>
          <w:r w:rsidR="00B84514">
            <w:t>[12]</w:t>
          </w:r>
          <w:r w:rsidR="00517E64">
            <w:fldChar w:fldCharType="end"/>
          </w:r>
        </w:sdtContent>
      </w:sdt>
      <w:r w:rsidR="00F440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3616F4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∑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Y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эксп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⟶</m:t>
                </m:r>
                <m:r>
                  <w:rPr>
                    <w:rFonts w:ascii="Cambria Math" w:hAnsi="Cambria Math"/>
                  </w:rPr>
                  <m:t>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2F014267" w:rsidR="003166DD" w:rsidRDefault="003166DD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9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3D0404" w14:textId="1030DAC1" w:rsidR="007062E5" w:rsidRDefault="00BC6AF7" w:rsidP="003616F4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3616F4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3616F4">
            <w:pPr>
              <w:pStyle w:val="a7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58B4BA7" w:rsidR="00BC6AF7" w:rsidRDefault="00BC6AF7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0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D44D590" w14:textId="4A7829D3" w:rsidR="00BC6AF7" w:rsidRDefault="003E3C9C" w:rsidP="003616F4">
      <w:pPr>
        <w:pStyle w:val="a6"/>
      </w:pPr>
      <w:r>
        <w:t xml:space="preserve">Это можно записать в виде матричных </w:t>
      </w:r>
      <w:r w:rsidR="00517E64">
        <w:t>уравнений:</w:t>
      </w:r>
      <w:r>
        <w:t xml:space="preserve"> Ах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AC72D4">
        <w:tc>
          <w:tcPr>
            <w:tcW w:w="500" w:type="pct"/>
          </w:tcPr>
          <w:p w14:paraId="544EB145" w14:textId="77777777" w:rsidR="003E3C9C" w:rsidRDefault="003E3C9C" w:rsidP="003616F4">
            <w:pPr>
              <w:pStyle w:val="a7"/>
            </w:pPr>
          </w:p>
        </w:tc>
        <w:tc>
          <w:tcPr>
            <w:tcW w:w="4000" w:type="pct"/>
            <w:vAlign w:val="center"/>
          </w:tcPr>
          <w:p w14:paraId="69F37AC2" w14:textId="61860F3F" w:rsidR="003E3C9C" w:rsidRDefault="003E3C9C" w:rsidP="00AC72D4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9BA90B" w:rsidR="003E3C9C" w:rsidRDefault="003E3C9C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1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5363F69" w14:textId="2910E5DE" w:rsidR="007062E5" w:rsidRDefault="007062E5" w:rsidP="00AC72D4">
      <w:pPr>
        <w:pStyle w:val="3"/>
      </w:pPr>
      <w:r>
        <w:t xml:space="preserve">Оценка </w:t>
      </w:r>
      <w:r w:rsidRPr="00AC72D4">
        <w:t>коэффициентов</w:t>
      </w:r>
    </w:p>
    <w:p w14:paraId="084F2C6D" w14:textId="78A24B75" w:rsidR="003E3C9C" w:rsidRPr="00725F3E" w:rsidRDefault="003E3C9C" w:rsidP="003616F4">
      <w:pPr>
        <w:pStyle w:val="a7"/>
      </w:pPr>
      <w:r w:rsidRPr="00D85933">
        <w:t xml:space="preserve">Для проверки </w:t>
      </w:r>
      <w:r w:rsidRPr="00D85933">
        <w:rPr>
          <w:rFonts w:hint="eastAsia"/>
        </w:rPr>
        <w:t>значимости таких коэффициентов найденные значения</w:t>
      </w:r>
      <w:r w:rsidR="00F3277F" w:rsidRPr="00D8593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23C8E" w:rsidRPr="00D85933">
        <w:t xml:space="preserve"> </w:t>
      </w:r>
      <w:r w:rsidRPr="00D85933">
        <w:rPr>
          <w:rFonts w:hint="eastAsia"/>
        </w:rPr>
        <w:t>сопоставляют с</w:t>
      </w:r>
      <w:r w:rsidRPr="00D85933">
        <w:t xml:space="preserve"> погрешностями их опреде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D85933">
        <w:t xml:space="preserve">. Погрешности рассчитывают из данных по </w:t>
      </w:r>
      <w:r w:rsidRPr="00D85933">
        <w:rPr>
          <w:rFonts w:hint="eastAsia"/>
        </w:rPr>
        <w:t>воспроизводимости</w:t>
      </w:r>
      <w:r w:rsidRPr="00725F3E">
        <w:t xml:space="preserve"> величин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 w:rsidRPr="00725F3E">
        <w:t xml:space="preserve"> при дублировании опытов в одних и тех же </w:t>
      </w:r>
      <w:r w:rsidRPr="00725F3E">
        <w:rPr>
          <w:rFonts w:hint="eastAsia"/>
        </w:rPr>
        <w:t>условиях</w:t>
      </w:r>
      <w:r w:rsidRPr="00725F3E">
        <w:t xml:space="preserve">, при неизменности всех факторов. Пусть проведено n независимых </w:t>
      </w:r>
      <w:r w:rsidRPr="00725F3E">
        <w:rPr>
          <w:rFonts w:hint="eastAsia"/>
        </w:rPr>
        <w:t>опытов</w:t>
      </w:r>
      <w:r w:rsidRPr="00725F3E">
        <w:t xml:space="preserve">, а каждый из них дублировали m раз. Для каждого опыта находят </w:t>
      </w:r>
      <w:r w:rsidRPr="00725F3E">
        <w:rPr>
          <w:rFonts w:hint="eastAsia"/>
        </w:rPr>
        <w:t>дисперсию</w:t>
      </w:r>
      <w:r w:rsidR="002C52CF" w:rsidRPr="00725F3E">
        <w:t xml:space="preserve"> воспроизводимости</w:t>
      </w:r>
      <w:r w:rsidR="00E9660E">
        <w:t xml:space="preserve"> </w:t>
      </w:r>
      <w:sdt>
        <w:sdtPr>
          <w:alias w:val="To edit, see citavi.com/edit"/>
          <w:tag w:val="CitaviPlaceholder#a9da425f-96df-4ebf-b8fa-fe7582eb60cb"/>
          <w:id w:val="-2099397365"/>
          <w:placeholder>
            <w:docPart w:val="DefaultPlaceholder_-1854013440"/>
          </w:placeholder>
        </w:sdtPr>
        <w:sdtContent>
          <w:r w:rsidR="00E9660E">
            <w:fldChar w:fldCharType="begin"/>
          </w:r>
          <w:r w:rsidR="00E9660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==}</w:instrText>
          </w:r>
          <w:r w:rsidR="00E9660E">
            <w:fldChar w:fldCharType="separate"/>
          </w:r>
          <w:r w:rsidR="00B84514">
            <w:t>[12]</w:t>
          </w:r>
          <w:r w:rsidR="00E9660E">
            <w:fldChar w:fldCharType="end"/>
          </w:r>
        </w:sdtContent>
      </w:sdt>
      <w:r w:rsidRPr="00725F3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3616F4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F44C67" w:rsidP="003616F4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n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Y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эксп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1D061072" w:rsidR="002C52CF" w:rsidRDefault="002C52CF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2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D785F03" w14:textId="3901DAFE" w:rsidR="002C52CF" w:rsidRPr="003E3C9C" w:rsidRDefault="002C52CF" w:rsidP="003616F4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3616F4">
      <w:pPr>
        <w:pStyle w:val="a7"/>
      </w:pPr>
      <w:r w:rsidRPr="001B6594">
        <w:rPr>
          <w:rFonts w:hint="eastAsia"/>
        </w:rPr>
        <w:t xml:space="preserve">В случае с однофакторной регрессией вида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1B6594"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B6594">
        <w:rPr>
          <w:rFonts w:hint="eastAsia"/>
        </w:rPr>
        <w:t>X или</w:t>
      </w:r>
      <w:r w:rsidRPr="001B6594">
        <w:t xml:space="preserve"> многофакторной линейной регрессией при ортогональном плане эксперимента, погрешность коэффициентов легко рассчитать, исходя из дисперсии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AC72D4">
      <w:pPr>
        <w:pStyle w:val="3"/>
      </w:pPr>
      <w:r>
        <w:t>Проверка адекватности регрессии</w:t>
      </w:r>
    </w:p>
    <w:p w14:paraId="6C63F181" w14:textId="730AEBE4" w:rsidR="00B84514" w:rsidRPr="00B84514" w:rsidRDefault="00FB5A3E" w:rsidP="003616F4">
      <w:pPr>
        <w:pStyle w:val="a7"/>
        <w:rPr>
          <w:i/>
        </w:rPr>
      </w:pPr>
      <w:r w:rsidRPr="00E4205B">
        <w:t xml:space="preserve">Разброс результатов </w:t>
      </w:r>
      <w:r w:rsidRPr="00E4205B">
        <w:rPr>
          <w:rFonts w:hint="eastAsia"/>
        </w:rPr>
        <w:t xml:space="preserve">параллельных опытов оценивается дисперсией воспроизводимости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E4205B">
        <w:rPr>
          <w:rFonts w:hint="eastAsia"/>
        </w:rPr>
        <w:t>, невязки</w:t>
      </w:r>
      <w:r w:rsidRPr="00E4205B">
        <w:t xml:space="preserve"> </w:t>
      </w:r>
      <w:r w:rsidRPr="00E4205B">
        <w:rPr>
          <w:rFonts w:hint="eastAsia"/>
        </w:rPr>
        <w:t xml:space="preserve">– дисперсией адекватности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Y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m-k</m:t>
            </m:r>
          </m:den>
        </m:f>
      </m:oMath>
      <w:r w:rsidRPr="00E4205B">
        <w:rPr>
          <w:rFonts w:hint="eastAsia"/>
        </w:rPr>
        <w:t>. Сопоставление двух дисперсий проводится по</w:t>
      </w:r>
      <w:r w:rsidRPr="00725F3E">
        <w:t xml:space="preserve"> критерию Фишера</w:t>
      </w:r>
      <w:r w:rsidR="00B84514" w:rsidRPr="00B84514">
        <w:t xml:space="preserve"> </w:t>
      </w:r>
      <w:r w:rsidR="00B84514">
        <w:t>при</w:t>
      </w:r>
      <w:r w:rsidR="00B84514" w:rsidRPr="00725F3E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F</m:t>
        </m:r>
      </m:oMath>
      <w:r w:rsidR="00B84514" w:rsidRPr="00725F3E">
        <w:t>, регрессия считается адекватной</w:t>
      </w:r>
      <w:r w:rsidR="00B84514">
        <w:t xml:space="preserve"> </w:t>
      </w:r>
      <w:sdt>
        <w:sdtPr>
          <w:alias w:val="To edit, see citavi.com/edit"/>
          <w:tag w:val="CitaviPlaceholder#60635286-c1fd-461c-94af-0e9a358db626"/>
          <w:id w:val="-736398841"/>
          <w:placeholder>
            <w:docPart w:val="5699A7E9C3DE46AFAAF289E7A04D18EF"/>
          </w:placeholder>
        </w:sdtPr>
        <w:sdtContent>
          <w:r w:rsidR="00B84514">
            <w:fldChar w:fldCharType="begin"/>
          </w:r>
          <w:r w:rsidR="00B8451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==}</w:instrText>
          </w:r>
          <w:r w:rsidR="00B84514">
            <w:fldChar w:fldCharType="separate"/>
          </w:r>
          <w:r w:rsidR="00B84514">
            <w:t>[12]</w:t>
          </w:r>
          <w:r w:rsidR="00B84514">
            <w:fldChar w:fldCharType="end"/>
          </w:r>
        </w:sdtContent>
      </w:sdt>
      <w:r w:rsidR="000A3A85" w:rsidRPr="00725F3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B84514" w14:paraId="25040F74" w14:textId="77777777" w:rsidTr="009B00CC">
        <w:tc>
          <w:tcPr>
            <w:tcW w:w="500" w:type="pct"/>
          </w:tcPr>
          <w:p w14:paraId="43CE0F69" w14:textId="77777777" w:rsidR="00B84514" w:rsidRDefault="00B84514" w:rsidP="003616F4">
            <w:pPr>
              <w:pStyle w:val="a7"/>
            </w:pPr>
          </w:p>
        </w:tc>
        <w:tc>
          <w:tcPr>
            <w:tcW w:w="4000" w:type="pct"/>
          </w:tcPr>
          <w:p w14:paraId="53320B3B" w14:textId="4C90D4BE" w:rsidR="00B84514" w:rsidRDefault="00B84514" w:rsidP="00625B79">
            <w:pPr>
              <w:pStyle w:val="a7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d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41E5B957" w14:textId="080CAED3" w:rsidR="00B84514" w:rsidRDefault="00B84514" w:rsidP="003616F4">
            <w:pPr>
              <w:pStyle w:val="a7"/>
            </w:pPr>
            <w:bookmarkStart w:id="17" w:name="_Ref154525468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625B79"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7"/>
          </w:p>
        </w:tc>
      </w:tr>
    </w:tbl>
    <w:p w14:paraId="7192BD5F" w14:textId="77777777" w:rsidR="00B84514" w:rsidRDefault="00B84514" w:rsidP="003616F4">
      <w:pPr>
        <w:pStyle w:val="a7"/>
      </w:pPr>
    </w:p>
    <w:p w14:paraId="46492184" w14:textId="77777777" w:rsidR="000A3A85" w:rsidRPr="000A3A85" w:rsidRDefault="000A3A85" w:rsidP="003616F4">
      <w:pPr>
        <w:pStyle w:val="a7"/>
      </w:pPr>
    </w:p>
    <w:p w14:paraId="57C4E5EE" w14:textId="77777777" w:rsidR="00F3277F" w:rsidRPr="00F3277F" w:rsidRDefault="00F3277F" w:rsidP="003616F4">
      <w:pPr>
        <w:pStyle w:val="a7"/>
      </w:pPr>
    </w:p>
    <w:p w14:paraId="5696AAD1" w14:textId="2EFD8A32" w:rsidR="00925AA8" w:rsidRPr="00BA0302" w:rsidRDefault="00925AA8" w:rsidP="003616F4">
      <w:pPr>
        <w:pStyle w:val="11"/>
      </w:pPr>
      <w:r>
        <w:lastRenderedPageBreak/>
        <w:t>Экспериментальная часть</w:t>
      </w:r>
      <w:bookmarkEnd w:id="15"/>
    </w:p>
    <w:p w14:paraId="59A22826" w14:textId="353E6E38" w:rsidR="0074044A" w:rsidRDefault="00843980" w:rsidP="003616F4">
      <w:pPr>
        <w:pStyle w:val="a7"/>
      </w:pPr>
      <w: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t xml:space="preserve">, </w:t>
      </w:r>
      <w:r w:rsidR="00817910">
        <w:t xml:space="preserve">при </w:t>
      </w:r>
      <w:r w:rsidR="007862F6">
        <w:t>том,</w:t>
      </w:r>
      <w:r w:rsidR="00817910">
        <w:t xml:space="preserve"> что</w:t>
      </w:r>
      <w:r w:rsidR="00817910" w:rsidRPr="0081791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η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w,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3616F4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π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  <m:r>
                              <w:rPr>
                                <w:rFonts w:ascii="Cambria Math" w:hAnsi="Cambria Math"/>
                              </w:rPr>
                              <m:t>,</m:t>
                            </m:r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2E6638F" w:rsidR="00843980" w:rsidRDefault="00843980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4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67ECE7C" w14:textId="6F837C89" w:rsidR="00843980" w:rsidRDefault="00817910" w:rsidP="003616F4">
      <w:pPr>
        <w:pStyle w:val="a7"/>
      </w:pPr>
      <w:r>
        <w:t>Д</w:t>
      </w:r>
      <w:r w:rsidR="00197870">
        <w:t xml:space="preserve">анная модель не описывает различные </w:t>
      </w:r>
      <w:r>
        <w:t xml:space="preserve">взаимодействия между молекулами и, строго говоря не применима на микроуровне, но </w:t>
      </w:r>
      <w:r w:rsidR="00DA5E7C">
        <w:t>как отправная точка для сравнения она подходит наилучшим образом. З</w:t>
      </w:r>
      <w:r>
        <w:t>ависимость коэффициентов диффузии от температуры в жидкой фазе подчин</w:t>
      </w:r>
      <w:r w:rsidR="00DA5E7C">
        <w:t>яется</w:t>
      </w:r>
      <w:r>
        <w:t xml:space="preserve"> закону </w:t>
      </w:r>
      <w:r w:rsidR="00DA5E7C">
        <w:t>Аррениуса</w:t>
      </w:r>
      <w:r>
        <w:t xml:space="preserve">, </w:t>
      </w:r>
      <w:r w:rsidR="00DA5E7C">
        <w:t xml:space="preserve">которым можно аппроксимировать экспериментальные данные. Для сравнения значений коэффициентов между собой были найдены </w:t>
      </w:r>
      <w:r w:rsidR="00197870">
        <w:t xml:space="preserve"> </w:t>
      </w:r>
      <m:oMath>
        <m:r>
          <w:rPr>
            <w:rFonts w:ascii="Cambria Math" w:hAnsi="Cambria Math"/>
          </w:rPr>
          <m:t>D</m:t>
        </m:r>
      </m:oMath>
      <w:r w:rsidR="00197870">
        <w:t xml:space="preserve"> </w:t>
      </w:r>
      <w:r>
        <w:t>при разных мономерах и их концентрациях и температурах</w:t>
      </w:r>
      <w:r w:rsidR="00DA5E7C">
        <w:t xml:space="preserve"> и нормированы на единую величину, т</w:t>
      </w:r>
      <w:r>
        <w:t xml:space="preserve">аким </w:t>
      </w:r>
      <w:r w:rsidR="00DA5E7C">
        <w:t>сопоставление значений проводилось в единицах</w:t>
      </w:r>
      <w:r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Pr="0081791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3616F4">
            <w:pPr>
              <w:pStyle w:val="a7"/>
            </w:pPr>
          </w:p>
        </w:tc>
        <w:tc>
          <w:tcPr>
            <w:tcW w:w="3934" w:type="pct"/>
          </w:tcPr>
          <w:p w14:paraId="0B76C1BE" w14:textId="32E2643E" w:rsidR="00817910" w:rsidRPr="00817910" w:rsidRDefault="00817910" w:rsidP="003616F4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273.15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η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0C97DCEF" w:rsidR="00817910" w:rsidRDefault="00817910" w:rsidP="003616F4">
            <w:pPr>
              <w:pStyle w:val="a7"/>
            </w:pPr>
            <w:bookmarkStart w:id="18" w:name="_Ref154526342"/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5</w:t>
            </w:r>
            <w:r w:rsidR="00F44C67">
              <w:rPr>
                <w:noProof/>
              </w:rPr>
              <w:fldChar w:fldCharType="end"/>
            </w:r>
            <w:r>
              <w:t>)</w:t>
            </w:r>
            <w:bookmarkEnd w:id="18"/>
          </w:p>
        </w:tc>
      </w:tr>
    </w:tbl>
    <w:p w14:paraId="40AD013B" w14:textId="65E41AC9" w:rsidR="007862F6" w:rsidRDefault="007862F6" w:rsidP="003616F4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сПуаз</w:t>
      </w:r>
    </w:p>
    <w:p w14:paraId="062C2DCE" w14:textId="30A8CD09" w:rsidR="007862F6" w:rsidRDefault="007862F6" w:rsidP="003616F4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56CE9268" w14:textId="1DA1AEB4" w:rsidR="00DA5E7C" w:rsidRDefault="00F44C67" w:rsidP="003616F4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DA5E7C">
        <w:t xml:space="preserve"> – нормировочный коэффициент</w:t>
      </w:r>
      <w:r w:rsidR="00DA5E7C">
        <w:rPr>
          <w:color w:val="auto"/>
        </w:rPr>
        <w:t xml:space="preserve"> </w:t>
      </w:r>
    </w:p>
    <w:p w14:paraId="1F957F4A" w14:textId="60DD7C50" w:rsidR="0074044A" w:rsidRDefault="0074044A" w:rsidP="003616F4">
      <w:pPr>
        <w:pStyle w:val="a7"/>
      </w:pPr>
      <w: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t>разбавлялся</w:t>
      </w:r>
      <w:r>
        <w:t xml:space="preserve"> спиртом в нужной пропорции</w:t>
      </w:r>
      <w:r w:rsidR="007262F8">
        <w:t xml:space="preserve"> до нужной концентрации бутанола-1</w:t>
      </w:r>
      <w:r>
        <w:t xml:space="preserve">. </w:t>
      </w:r>
      <w:r w:rsidR="007262F8">
        <w:t>Для этого состава</w:t>
      </w:r>
      <w: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t xml:space="preserve"> После чего происходило разбавление композиции, и процедура повторялась вновь</w:t>
      </w:r>
      <w:r w:rsidR="00223DE3">
        <w:t>.</w:t>
      </w:r>
      <w:r w:rsidR="001C1F5C">
        <w:t xml:space="preserve"> </w:t>
      </w:r>
      <w:r w:rsidR="00223DE3">
        <w:t>З</w:t>
      </w:r>
      <w:r w:rsidR="001C1F5C">
        <w:t>ависимост</w:t>
      </w:r>
      <w:r w:rsidR="00223DE3">
        <w:t>ь</w:t>
      </w:r>
      <w:r w:rsidR="001C1F5C">
        <w:t xml:space="preserve"> вязкости, коэффициента </w:t>
      </w:r>
      <m:oMath>
        <m:r>
          <w:rPr>
            <w:rFonts w:ascii="Cambria Math" w:hAnsi="Cambria Math"/>
          </w:rPr>
          <m:t>D</m:t>
        </m:r>
      </m:oMath>
      <w:r w:rsidR="00223DE3">
        <w:t xml:space="preserve"> от с</w:t>
      </w:r>
      <w:proofErr w:type="spellStart"/>
      <w:r w:rsidR="00223DE3">
        <w:t>остава</w:t>
      </w:r>
      <w:proofErr w:type="spellEnd"/>
      <w:r w:rsidR="00223DE3">
        <w:t xml:space="preserve"> выражалась в виде зависимости </w:t>
      </w:r>
      <m:oMath>
        <m:r>
          <w:rPr>
            <w:rFonts w:ascii="Cambria Math" w:hAnsi="Cambria Math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3616F4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F44C67" w:rsidP="003616F4">
            <w:pPr>
              <w:pStyle w:val="a7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0C1626CF" w:rsidR="00223DE3" w:rsidRDefault="00223DE3" w:rsidP="003616F4">
            <w:pPr>
              <w:pStyle w:val="a7"/>
            </w:pPr>
            <w:r>
              <w:t>(</w:t>
            </w:r>
            <w:r w:rsidR="00F44C67">
              <w:fldChar w:fldCharType="begin"/>
            </w:r>
            <w:r w:rsidR="00F44C67">
              <w:instrText xml:space="preserve"> SEQ Формула \*ARABIC </w:instrText>
            </w:r>
            <w:r w:rsidR="00F44C67">
              <w:fldChar w:fldCharType="separate"/>
            </w:r>
            <w:r w:rsidR="00625B79">
              <w:rPr>
                <w:noProof/>
              </w:rPr>
              <w:t>16</w:t>
            </w:r>
            <w:r w:rsidR="00F44C6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F6F33D" w14:textId="26497620" w:rsidR="00223DE3" w:rsidRDefault="00F44C67" w:rsidP="003616F4">
      <w:pPr>
        <w:pStyle w:val="a6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 w:rsidRPr="00EC2FC2">
        <w:t xml:space="preserve"> –</w:t>
      </w:r>
      <w:r w:rsidR="00EC2FC2" w:rsidRPr="009B00CC">
        <w:t xml:space="preserve"> мольная доля спирта в смеси</w:t>
      </w:r>
    </w:p>
    <w:p w14:paraId="6B457E85" w14:textId="117EFF95" w:rsidR="00EC2FC2" w:rsidRDefault="00F44C67" w:rsidP="003616F4">
      <w:pPr>
        <w:pStyle w:val="a6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>
        <w:t xml:space="preserve"> - массовая доля спирта в смеси</w:t>
      </w:r>
    </w:p>
    <w:p w14:paraId="62118B3B" w14:textId="48907271" w:rsidR="00EC2FC2" w:rsidRPr="00EC2FC2" w:rsidRDefault="00F44C67" w:rsidP="003616F4">
      <w:pPr>
        <w:pStyle w:val="a6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EC2FC2" w:rsidRPr="00EC2FC2">
        <w:rPr>
          <w:i/>
        </w:rPr>
        <w:t xml:space="preserve"> </w:t>
      </w:r>
      <w:r w:rsidR="00EC2FC2">
        <w:t>–</w:t>
      </w:r>
      <w:r w:rsidR="00EC2FC2" w:rsidRPr="00EC2FC2">
        <w:t xml:space="preserve"> </w:t>
      </w:r>
      <w:r w:rsidR="00EC2FC2">
        <w:t>молярные массы спирта и мономера, соответственно</w:t>
      </w:r>
    </w:p>
    <w:p w14:paraId="406BED3D" w14:textId="393FC190" w:rsidR="00C5000C" w:rsidRDefault="00C5000C" w:rsidP="003616F4">
      <w:pPr>
        <w:pStyle w:val="a7"/>
      </w:pPr>
      <w:proofErr w:type="spellStart"/>
      <w:r>
        <w:t>Объектами</w:t>
      </w:r>
      <w:proofErr w:type="spellEnd"/>
      <w:r>
        <w:t xml:space="preserve"> </w:t>
      </w:r>
      <w:proofErr w:type="spellStart"/>
      <w:r>
        <w:t>исследования</w:t>
      </w:r>
      <w:proofErr w:type="spellEnd"/>
      <w:r>
        <w:t xml:space="preserve"> </w:t>
      </w:r>
      <w:proofErr w:type="spellStart"/>
      <w:r>
        <w:t>стали</w:t>
      </w:r>
      <w:proofErr w:type="spellEnd"/>
      <w:r>
        <w:t>:</w:t>
      </w:r>
    </w:p>
    <w:p w14:paraId="07790685" w14:textId="77777777" w:rsidR="00C5000C" w:rsidRPr="004554DB" w:rsidRDefault="00C5000C" w:rsidP="003616F4">
      <w:pPr>
        <w:pStyle w:val="a6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3616F4">
      <w:pPr>
        <w:pStyle w:val="a6"/>
      </w:pPr>
      <w:r>
        <w:t>Растворитель – бутанол-1</w:t>
      </w:r>
    </w:p>
    <w:p w14:paraId="5B0E4EB7" w14:textId="7A35BC20" w:rsidR="00C42602" w:rsidRDefault="00C42602" w:rsidP="003616F4">
      <w:pPr>
        <w:pStyle w:val="a6"/>
      </w:pPr>
      <w:r>
        <w:lastRenderedPageBreak/>
        <w:t>Диапазон содержания бутанола-1 в смеси: 0-20% по массе</w:t>
      </w:r>
    </w:p>
    <w:p w14:paraId="7A7F173A" w14:textId="4D6AFD57" w:rsidR="00C42602" w:rsidRDefault="00C42602" w:rsidP="003616F4">
      <w:pPr>
        <w:pStyle w:val="a6"/>
      </w:pPr>
      <w:r>
        <w:t>Температурный диапазон: от 15-14 С</w:t>
      </w:r>
    </w:p>
    <w:p w14:paraId="0C926D04" w14:textId="2A7CE5C5" w:rsidR="004554DB" w:rsidRDefault="00C42602" w:rsidP="003616F4">
      <w:pPr>
        <w:pStyle w:val="a7"/>
      </w:pPr>
      <w:proofErr w:type="spellStart"/>
      <w:r>
        <w:t>Опыт</w:t>
      </w:r>
      <w:proofErr w:type="spellEnd"/>
      <w:r>
        <w:t xml:space="preserve"> с </w:t>
      </w:r>
      <w:r w:rsidR="004554DB" w:rsidRPr="009B00CC">
        <w:t>OCM</w:t>
      </w:r>
      <w:r w:rsidR="004554DB" w:rsidRPr="004554DB">
        <w:t>-2</w:t>
      </w:r>
      <w:r>
        <w:t xml:space="preserve"> </w:t>
      </w:r>
      <w:proofErr w:type="spellStart"/>
      <w:r>
        <w:t>состава</w:t>
      </w:r>
      <w:proofErr w:type="spellEnd"/>
      <w:r>
        <w:t xml:space="preserve"> </w:t>
      </w:r>
      <w:proofErr w:type="spellStart"/>
      <w:r>
        <w:t>от</w:t>
      </w:r>
      <w:proofErr w:type="spellEnd"/>
      <w:r>
        <w:t xml:space="preserve"> 0 до 20 %</w:t>
      </w:r>
      <w:r w:rsidR="0028727D">
        <w:t xml:space="preserve"> по массе</w:t>
      </w:r>
      <w:r>
        <w:t xml:space="preserve">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1A4CE527" w14:textId="78BA4A5E" w:rsidR="00033B7E" w:rsidRPr="00033B7E" w:rsidRDefault="00D27E5F" w:rsidP="003616F4">
      <w:pPr>
        <w:pStyle w:val="a7"/>
      </w:pPr>
      <w:r w:rsidRPr="00033B7E">
        <w:t xml:space="preserve">Вычисление вязкости проводилось </w:t>
      </w:r>
      <w:r w:rsidR="00FE0206" w:rsidRPr="00033B7E">
        <w:t xml:space="preserve">на вискозиметре </w:t>
      </w:r>
      <w:r w:rsidR="00FE0206" w:rsidRPr="00FE0206">
        <w:t>DV</w:t>
      </w:r>
      <w:r w:rsidR="00FE0206" w:rsidRPr="00033B7E">
        <w:t>-</w:t>
      </w:r>
      <w:r w:rsidR="00FE0206" w:rsidRPr="00FE0206">
        <w:t>II</w:t>
      </w:r>
      <w:r w:rsidR="00FE0206" w:rsidRPr="00033B7E">
        <w:t>+</w:t>
      </w:r>
      <w:r w:rsidR="00FE0206" w:rsidRPr="00FE0206">
        <w:t>PRO</w:t>
      </w:r>
      <w:r w:rsidR="00FE0206" w:rsidRPr="00033B7E">
        <w:t xml:space="preserve">, измеряющем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Tesseract OCR</w:t>
      </w:r>
      <w:r w:rsidR="00D77C3B">
        <w:t xml:space="preserve">, </w:t>
      </w:r>
      <w:r>
        <w:t xml:space="preserve">программа распознавала полученные участки и проверяла корректность полученных значений. </w:t>
      </w:r>
      <w:r w:rsidR="00033B7E">
        <w:t>Далее данные претерпевали статистическую обработку</w:t>
      </w:r>
      <w:r w:rsidR="00ED3804">
        <w:t xml:space="preserve">: регрессионный анализ и оценка адекватности </w:t>
      </w:r>
      <w:proofErr w:type="spellStart"/>
      <w:r w:rsidR="00ED3804">
        <w:t>регресии</w:t>
      </w:r>
      <w:proofErr w:type="spellEnd"/>
      <w:r w:rsidR="00033B7E">
        <w:t>. По результатам всех экспериментов</w:t>
      </w:r>
      <w:r w:rsidR="00ED3804">
        <w:t xml:space="preserve"> были сформированы сводные графики </w:t>
      </w:r>
    </w:p>
    <w:p w14:paraId="4D9835BA" w14:textId="3FCE70A5" w:rsidR="00033B7E" w:rsidRDefault="00033B7E" w:rsidP="003616F4">
      <w:pPr>
        <w:pStyle w:val="2"/>
        <w:numPr>
          <w:ilvl w:val="0"/>
          <w:numId w:val="7"/>
        </w:numPr>
      </w:pPr>
      <w:r>
        <w:t>Ход эксперимента</w:t>
      </w:r>
    </w:p>
    <w:p w14:paraId="31543363" w14:textId="535CD807" w:rsidR="00E7466D" w:rsidRPr="00033B7E" w:rsidRDefault="00033B7E" w:rsidP="003616F4">
      <w:pPr>
        <w:pStyle w:val="a7"/>
      </w:pPr>
      <w:r>
        <w:t xml:space="preserve">Ход эксперимента показан далее на примере снятия данных для </w:t>
      </w:r>
      <w:r w:rsidR="00ED3804">
        <w:t>эксперимента</w:t>
      </w:r>
      <w:r>
        <w:t xml:space="preserve"> с чистым OCM</w:t>
      </w:r>
      <w:r w:rsidRPr="00033B7E">
        <w:t>-2</w:t>
      </w:r>
      <w:r w:rsidR="00ED3804">
        <w:t>. Плотность смеси находилась вручную, а р</w:t>
      </w:r>
      <w:r w:rsidR="00D27E5F" w:rsidRPr="00033B7E">
        <w:t xml:space="preserve">езультатом </w:t>
      </w:r>
      <w:r w:rsidR="00ED3804">
        <w:t>измерения вязкости</w:t>
      </w:r>
      <w:r w:rsidR="00D27E5F" w:rsidRPr="00033B7E">
        <w:t xml:space="preserve"> была таблица вида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E7466D" w:rsidRPr="00E27180" w14:paraId="576D6B07" w14:textId="77777777" w:rsidTr="00D60C21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706207" w14:textId="2D60A976" w:rsidR="00D60C21" w:rsidRPr="00D60C21" w:rsidRDefault="00E7466D" w:rsidP="004E7621">
            <w:pPr>
              <w:pStyle w:val="af2"/>
            </w:pPr>
            <w:r>
              <w:t xml:space="preserve">Таблица </w:t>
            </w:r>
            <w:fldSimple w:instr=" SEQ Таблица \* ARABIC ">
              <w:r w:rsidR="00625B79">
                <w:rPr>
                  <w:noProof/>
                </w:rPr>
                <w:t>1</w:t>
              </w:r>
            </w:fldSimple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 w:rsidR="00D60C21">
              <w:t xml:space="preserve">. </w:t>
            </w:r>
            <w:r w:rsidR="00AA2E74">
              <w:br/>
            </w:r>
            <w:r w:rsidR="00D60C21">
              <w:rPr>
                <w:lang w:val="en-US"/>
              </w:rPr>
              <w:t>Time</w:t>
            </w:r>
            <w:r w:rsidR="00D60C21" w:rsidRPr="00D60C21">
              <w:t xml:space="preserve"> – </w:t>
            </w:r>
            <w:r w:rsidR="00D60C21">
              <w:t>время относительно начала эксперимента в сек, при  котором было снято значение</w:t>
            </w:r>
            <w:r w:rsidR="00AA2E74">
              <w:br/>
            </w:r>
            <w:r w:rsidR="00D60C21" w:rsidRPr="00D60C21">
              <w:rPr>
                <w:lang w:val="en-US"/>
              </w:rPr>
              <w:t>Viscosity</w:t>
            </w:r>
            <w:r w:rsidR="00D60C21" w:rsidRPr="00D60C21">
              <w:t xml:space="preserve"> – </w:t>
            </w:r>
            <w:r w:rsidR="00D60C21">
              <w:t>значение вязкости</w:t>
            </w:r>
            <w:r w:rsidR="00D60C21" w:rsidRPr="00D60C21">
              <w:t xml:space="preserve"> </w:t>
            </w:r>
            <w:r w:rsidR="00D60C21">
              <w:t xml:space="preserve">в </w:t>
            </w:r>
            <w:proofErr w:type="spellStart"/>
            <w:r w:rsidR="00D60C21">
              <w:t>сПуаз</w:t>
            </w:r>
            <w:proofErr w:type="spellEnd"/>
            <w:r w:rsidR="00AA2E74">
              <w:br/>
            </w:r>
            <w:proofErr w:type="spellStart"/>
            <w:r w:rsidR="00D60C21" w:rsidRPr="00D60C21">
              <w:t>Viscosity_verbose</w:t>
            </w:r>
            <w:proofErr w:type="spellEnd"/>
            <w:r w:rsidR="00D60C21" w:rsidRPr="00D60C21">
              <w:t>,</w:t>
            </w:r>
            <w:r w:rsidR="00D60C21">
              <w:t xml:space="preserve"> </w:t>
            </w:r>
            <w:proofErr w:type="spellStart"/>
            <w:r w:rsidR="00D60C21" w:rsidRPr="00D60C21">
              <w:t>Temperature_verbose</w:t>
            </w:r>
            <w:proofErr w:type="spellEnd"/>
            <w:r w:rsidR="00D60C21">
              <w:t xml:space="preserve"> – оценка качества распознавания значения для вязкости</w:t>
            </w:r>
            <w:r w:rsidR="00D60C21" w:rsidRPr="00D60C21">
              <w:t xml:space="preserve"> </w:t>
            </w:r>
            <w:r w:rsidR="00D60C21">
              <w:t>и температуры соответственно</w:t>
            </w:r>
            <w:r w:rsidR="00AA2E74">
              <w:br/>
            </w:r>
            <w:proofErr w:type="spellStart"/>
            <w:r w:rsidR="00D60C21" w:rsidRPr="00D60C21">
              <w:t>Temperature</w:t>
            </w:r>
            <w:proofErr w:type="spellEnd"/>
            <w:r w:rsidR="00D60C21">
              <w:t xml:space="preserve"> - значение температуры</w:t>
            </w:r>
            <w:r w:rsidR="00D60C21" w:rsidRPr="00D60C21">
              <w:t xml:space="preserve"> </w:t>
            </w:r>
            <w:r w:rsidR="00D60C21">
              <w:t>в С</w:t>
            </w:r>
          </w:p>
        </w:tc>
      </w:tr>
      <w:tr w:rsidR="00E27180" w:rsidRPr="00E27180" w14:paraId="07878559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9B00C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9B00C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9752F2F" w:rsidR="00E27180" w:rsidRPr="00D60C21" w:rsidRDefault="00D60C21" w:rsidP="009B00C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9B00C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68D9928D" w:rsidR="00E27180" w:rsidRPr="00D60C21" w:rsidRDefault="00D60C21" w:rsidP="009B00C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9B00C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B00CC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9B00CC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5EA645CE" w14:textId="77777777" w:rsidR="00AA2E74" w:rsidRDefault="00AA2E74" w:rsidP="003616F4">
      <w:pPr>
        <w:pStyle w:val="a6"/>
      </w:pPr>
    </w:p>
    <w:p w14:paraId="69F9D5BE" w14:textId="5CBAD289" w:rsidR="00140220" w:rsidRDefault="00C61528" w:rsidP="003616F4">
      <w:pPr>
        <w:pStyle w:val="a7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</w:t>
      </w:r>
      <w:r w:rsidR="0093481E">
        <w:t xml:space="preserve">этих величин вследствие неравномерного нагрева системы в начальный момент времени, </w:t>
      </w:r>
      <w:r w:rsidR="002F3239">
        <w:t>калибровки прибора</w:t>
      </w:r>
      <w:r w:rsidR="00ED3804">
        <w:t xml:space="preserve"> и других факторов</w:t>
      </w:r>
      <w:r>
        <w:t>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 xml:space="preserve">Временная развертка </w:t>
      </w:r>
      <w:r w:rsidR="00ED3804">
        <w:t>эксперимента</w:t>
      </w:r>
      <w:r w:rsidR="00140220">
        <w:t xml:space="preserve"> выглядит следующим образом:</w:t>
      </w:r>
    </w:p>
    <w:p w14:paraId="302FE6D7" w14:textId="77777777" w:rsidR="00CB6086" w:rsidRDefault="00140220" w:rsidP="00CB6086">
      <w:pPr>
        <w:pStyle w:val="af0"/>
        <w:keepNext/>
        <w:jc w:val="left"/>
      </w:pPr>
      <w:r>
        <w:rPr>
          <w:noProof/>
        </w:rPr>
        <w:lastRenderedPageBreak/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73E18B" w14:textId="298C1127" w:rsidR="00EE32E7" w:rsidRDefault="00CB6086" w:rsidP="004E7621">
      <w:pPr>
        <w:pStyle w:val="af2"/>
      </w:pPr>
      <w:r>
        <w:t xml:space="preserve">Рисунок </w:t>
      </w:r>
      <w:fldSimple w:instr=" SEQ Рисунок \* ARABIC ">
        <w:r w:rsidR="00A83A7B">
          <w:rPr>
            <w:noProof/>
          </w:rPr>
          <w:t>1</w:t>
        </w:r>
      </w:fldSimple>
      <w:r>
        <w:t>. Временная развертка 1 эксперимента. Синим цветом отмечена температура, красным – вязкость</w:t>
      </w:r>
    </w:p>
    <w:p w14:paraId="5BF190F8" w14:textId="62F13D0B" w:rsidR="00140220" w:rsidRPr="00EE32E7" w:rsidRDefault="00140220" w:rsidP="003616F4">
      <w:pPr>
        <w:pStyle w:val="a7"/>
      </w:pPr>
      <w:r w:rsidRPr="00EE32E7">
        <w:t>График зависимости коэффициента вязкости от температуры</w:t>
      </w:r>
      <w:r w:rsidR="00605947">
        <w:t xml:space="preserve"> включающий все данные выглядит следующим образом</w:t>
      </w:r>
      <w:r w:rsidRPr="00EE32E7">
        <w:t>:</w:t>
      </w:r>
    </w:p>
    <w:p w14:paraId="6BC93807" w14:textId="77777777" w:rsidR="00CB6086" w:rsidRDefault="00140220" w:rsidP="00CB6086">
      <w:pPr>
        <w:pStyle w:val="af0"/>
        <w:keepNext/>
      </w:pPr>
      <w:r>
        <w:rPr>
          <w:noProof/>
        </w:rPr>
        <w:lastRenderedPageBreak/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8ACCB" w14:textId="2A3FB7D2" w:rsidR="00140220" w:rsidRDefault="00CB6086" w:rsidP="004E7621">
      <w:pPr>
        <w:pStyle w:val="af2"/>
      </w:pPr>
      <w:r>
        <w:t xml:space="preserve">Рисунок </w:t>
      </w:r>
      <w:fldSimple w:instr=" SEQ Рисунок \* ARABIC ">
        <w:r w:rsidR="00A83A7B">
          <w:rPr>
            <w:noProof/>
          </w:rPr>
          <w:t>2</w:t>
        </w:r>
      </w:fldSimple>
      <w:r>
        <w:t>. График вязкости от температуры для 1 эксперимента</w:t>
      </w:r>
      <w:r w:rsidR="00605947">
        <w:t xml:space="preserve">. Цвет точек показывает разное качество распознавания, </w:t>
      </w:r>
      <w:proofErr w:type="spellStart"/>
      <w:r w:rsidR="00605947">
        <w:t>синия</w:t>
      </w:r>
      <w:proofErr w:type="spellEnd"/>
      <w:r w:rsidR="00605947">
        <w:t xml:space="preserve"> линия – среднее значение вязкости, синяя область – область разброса </w:t>
      </w:r>
      <m:oMath>
        <m:r>
          <w:rPr>
            <w:rFonts w:ascii="Cambria Math" w:hAnsi="Cambria Math"/>
          </w:rPr>
          <m:t>2σ</m:t>
        </m:r>
      </m:oMath>
      <w:r w:rsidR="00605947">
        <w:t xml:space="preserve">, оранжевая кривая – медиана, оранжевая область </w:t>
      </w:r>
      <w:r w:rsidR="008E284D">
        <w:t>–</w:t>
      </w:r>
      <w:r w:rsidR="00605947">
        <w:t xml:space="preserve"> </w:t>
      </w:r>
      <w:r w:rsidR="008E284D">
        <w:t>область среднего квартиля</w:t>
      </w:r>
    </w:p>
    <w:p w14:paraId="6380629E" w14:textId="54F873BE" w:rsidR="00605947" w:rsidRPr="00605947" w:rsidRDefault="00605947" w:rsidP="003616F4">
      <w:pPr>
        <w:pStyle w:val="a6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</w:t>
      </w:r>
      <w:r w:rsidR="00516B0C">
        <w:t>частей,</w:t>
      </w:r>
      <w:r>
        <w:t xml:space="preserve"> вследствие чего уверенность в полученных значениях несколько ниже. </w:t>
      </w:r>
      <w:r w:rsidR="008E284D">
        <w:t xml:space="preserve">Синяя и оранжевая линия показывают среднюю и медиану значений вязкости при разных температурах, </w:t>
      </w:r>
      <w:r w:rsidR="008E284D" w:rsidRPr="003616F4">
        <w:t>соответственно</w:t>
      </w:r>
      <w:r w:rsidR="008E284D">
        <w:t>. Как видно из графика данные даже после отбраковки выбросов имеют шум</w:t>
      </w:r>
      <w:r w:rsidR="006C67A7">
        <w:t xml:space="preserve"> с силой дисперсией </w:t>
      </w:r>
      <w:r w:rsidR="008E284D">
        <w:t>в некоторых местах</w:t>
      </w:r>
      <w:r w:rsidR="006C67A7">
        <w:t>, однако таких точек по сравнению со всем массивом информации крайне мало</w:t>
      </w:r>
      <w:r w:rsidR="008E284D">
        <w:t xml:space="preserve">. Это связано в первую очередь с </w:t>
      </w:r>
      <w:r w:rsidR="008E284D" w:rsidRPr="006C67A7">
        <w:t>ошибкой</w:t>
      </w:r>
      <w:r w:rsidR="008E284D"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</w:t>
      </w:r>
      <w:r w:rsidR="00516B0C">
        <w:t xml:space="preserve"> или тем, что для какого-то значения температуры было мало точек (например, для промежуточных температур, когда нагрев шел быстро, и не был набран достаточный объем данных) </w:t>
      </w:r>
      <w:r w:rsidR="008E284D">
        <w:t>.</w:t>
      </w:r>
    </w:p>
    <w:p w14:paraId="0C704EAC" w14:textId="3A8FCEF9" w:rsidR="007A37FF" w:rsidRDefault="008E284D" w:rsidP="003616F4">
      <w:pPr>
        <w:pStyle w:val="a7"/>
      </w:pPr>
      <w:r>
        <w:t>Для отбраковки таких значений все</w:t>
      </w:r>
      <w:r w:rsidR="00C61528">
        <w:t xml:space="preserve"> д</w:t>
      </w:r>
      <w:r w:rsidR="007A37FF">
        <w:t xml:space="preserve">анные преобразовывались к линейному </w:t>
      </w:r>
      <w:r w:rsidR="007A37FF" w:rsidRPr="00A735D9">
        <w:t>виду</w:t>
      </w:r>
      <w:r w:rsidR="006231DF" w:rsidRPr="00A735D9">
        <w:t>,</w:t>
      </w:r>
      <w:r w:rsidR="009136BD" w:rsidRPr="00A735D9">
        <w:t xml:space="preserve"> </w:t>
      </w:r>
      <w:r w:rsidR="006C67A7">
        <w:t>после чего</w:t>
      </w:r>
      <w:r w:rsidR="00C61528" w:rsidRPr="00A735D9">
        <w:t xml:space="preserve"> </w:t>
      </w:r>
      <w:r w:rsidR="009136BD" w:rsidRPr="00A735D9">
        <w:t>и</w:t>
      </w:r>
      <w:r w:rsidR="009136BD">
        <w:t>спользовался IQR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C67A7">
        <w:t xml:space="preserve">, который сохранял только те значения, которые попадают </w:t>
      </w:r>
      <w:r w:rsidR="003616F4">
        <w:t xml:space="preserve">в центральный квартиль, тем самым </w:t>
      </w:r>
      <w:r w:rsidR="00424D82">
        <w:t>редкие,</w:t>
      </w:r>
      <w:r w:rsidR="003616F4">
        <w:t xml:space="preserve"> но большие выбросы не проходят проверку</w:t>
      </w:r>
      <w:r w:rsidR="00140220">
        <w:t>. Тот же график, после обработки фильтром</w:t>
      </w:r>
      <w:r w:rsidR="00C61528">
        <w:t>:</w:t>
      </w:r>
    </w:p>
    <w:p w14:paraId="1F41B193" w14:textId="77777777" w:rsidR="00CB6086" w:rsidRDefault="00140220" w:rsidP="00CB6086">
      <w:pPr>
        <w:pStyle w:val="af0"/>
        <w:keepNext/>
      </w:pPr>
      <w:r w:rsidRPr="00140220">
        <w:rPr>
          <w:noProof/>
        </w:rPr>
        <w:lastRenderedPageBreak/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EEE0A4" w14:textId="3DA3E663" w:rsidR="00EE32E7" w:rsidRDefault="00CB6086" w:rsidP="004E7621">
      <w:pPr>
        <w:pStyle w:val="af2"/>
      </w:pPr>
      <w:r>
        <w:t xml:space="preserve">Рисунок </w:t>
      </w:r>
      <w:fldSimple w:instr=" SEQ Рисунок \* ARABIC ">
        <w:r w:rsidR="00A83A7B">
          <w:rPr>
            <w:noProof/>
          </w:rPr>
          <w:t>3</w:t>
        </w:r>
      </w:fldSimple>
      <w:r>
        <w:t>. Отфильтрованные данные</w:t>
      </w:r>
    </w:p>
    <w:p w14:paraId="5F0420C7" w14:textId="1462E85C" w:rsidR="00140220" w:rsidRPr="00EE32E7" w:rsidRDefault="000811A4" w:rsidP="003616F4">
      <w:pPr>
        <w:pStyle w:val="a7"/>
      </w:pPr>
      <w:r w:rsidRPr="00EE32E7">
        <w:t xml:space="preserve">Применяя </w:t>
      </w:r>
      <w:commentRangeStart w:id="19"/>
      <w:r w:rsidRPr="00EE32E7">
        <w:t>формулу</w:t>
      </w:r>
      <w:r w:rsidR="00424D82">
        <w:t xml:space="preserve"> </w:t>
      </w:r>
      <w:r w:rsidR="00424D82">
        <w:fldChar w:fldCharType="begin"/>
      </w:r>
      <w:r w:rsidR="00424D82">
        <w:instrText xml:space="preserve"> REF _Ref154526342 \h </w:instrText>
      </w:r>
      <w:r w:rsidR="00424D82">
        <w:fldChar w:fldCharType="separate"/>
      </w:r>
      <w:r w:rsidR="00424D82">
        <w:t>(</w:t>
      </w:r>
      <w:r w:rsidR="00424D82">
        <w:rPr>
          <w:noProof/>
        </w:rPr>
        <w:t>15</w:t>
      </w:r>
      <w:r w:rsidR="00424D82">
        <w:t>)</w:t>
      </w:r>
      <w:r w:rsidR="00424D82">
        <w:fldChar w:fldCharType="end"/>
      </w:r>
      <w:r w:rsidRPr="00EE32E7">
        <w:t xml:space="preserve"> </w:t>
      </w:r>
      <w:commentRangeEnd w:id="19"/>
      <w:r>
        <w:rPr>
          <w:rStyle w:val="af4"/>
          <w:rFonts w:eastAsia="SimSun" w:cstheme="minorBidi"/>
          <w:color w:val="auto"/>
          <w:lang w:eastAsia="en-US"/>
        </w:rPr>
        <w:commentReference w:id="19"/>
      </w:r>
      <w:r w:rsidRPr="00EE32E7">
        <w:t xml:space="preserve">для нахождения  </w:t>
      </w:r>
      <m:oMath>
        <m:r>
          <w:rPr>
            <w:rFonts w:ascii="Cambria Math" w:hAnsi="Cambria Math"/>
          </w:rPr>
          <m:t>D</m:t>
        </m:r>
      </m:oMath>
      <w:r w:rsidRPr="00EE32E7">
        <w:t>:</w:t>
      </w:r>
    </w:p>
    <w:p w14:paraId="46FE292B" w14:textId="77777777" w:rsidR="00CB6086" w:rsidRDefault="000811A4" w:rsidP="00CB6086">
      <w:pPr>
        <w:pStyle w:val="af0"/>
        <w:keepNext/>
      </w:pPr>
      <w:r>
        <w:rPr>
          <w:noProof/>
        </w:rPr>
        <w:lastRenderedPageBreak/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C86059" w14:textId="29E9C9F4" w:rsidR="000811A4" w:rsidRPr="000811A4" w:rsidRDefault="00CB6086" w:rsidP="004E7621">
      <w:pPr>
        <w:pStyle w:val="af2"/>
      </w:pPr>
      <w:r>
        <w:t xml:space="preserve">Рисунок </w:t>
      </w:r>
      <w:fldSimple w:instr=" SEQ Рисунок \* ARABIC ">
        <w:r w:rsidR="00A83A7B">
          <w:rPr>
            <w:noProof/>
          </w:rPr>
          <w:t>4</w:t>
        </w:r>
      </w:fldSimple>
      <w:r>
        <w:t>. Вычисленный по формуле</w:t>
      </w:r>
      <w:r w:rsidR="005965A7">
        <w:t xml:space="preserve"> </w:t>
      </w:r>
      <w:r w:rsidR="005965A7">
        <w:fldChar w:fldCharType="begin"/>
      </w:r>
      <w:r w:rsidR="005965A7">
        <w:instrText xml:space="preserve"> REF _Ref154526342 \h </w:instrText>
      </w:r>
      <w:r w:rsidR="005965A7">
        <w:fldChar w:fldCharType="separate"/>
      </w:r>
      <w:r w:rsidR="00625B79">
        <w:t>(</w:t>
      </w:r>
      <w:r w:rsidR="00625B79">
        <w:rPr>
          <w:noProof/>
        </w:rPr>
        <w:t>15</w:t>
      </w:r>
      <w:r w:rsidR="00625B79">
        <w:t>)</w:t>
      </w:r>
      <w:r w:rsidR="005965A7">
        <w:fldChar w:fldCharType="end"/>
      </w:r>
      <w:r>
        <w:t xml:space="preserve"> коэффициент </w:t>
      </w:r>
      <w:r w:rsidRPr="00AA2E74">
        <w:t>диффузии</w:t>
      </w:r>
    </w:p>
    <w:p w14:paraId="61FB37C7" w14:textId="2F7B0ED5" w:rsidR="00C61528" w:rsidRDefault="0088544D" w:rsidP="00625B79">
      <w:pPr>
        <w:pStyle w:val="a7"/>
      </w:pPr>
      <w:r>
        <w:t xml:space="preserve">Полученные данные уже могут быть использованы для нахождения уравнения </w:t>
      </w:r>
      <w:r>
        <w:t xml:space="preserve">зависимости коэффициента диффузии от температуры </w:t>
      </w:r>
      <w:r>
        <w:t>методом МНК. Редки</w:t>
      </w:r>
      <w:r>
        <w:t>е</w:t>
      </w:r>
      <w:r>
        <w:t xml:space="preserve"> выбросы существенно не влияют на качество регрессии, так как</w:t>
      </w:r>
      <w:r>
        <w:t xml:space="preserve">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</w:t>
      </w:r>
      <w:r w:rsidR="00AF2BED">
        <w:t>ри</w:t>
      </w:r>
      <w:r>
        <w:t xml:space="preserve"> каждой температуре и медиану.</w:t>
      </w:r>
      <w:r w:rsidR="00E17465">
        <w:t xml:space="preserve"> </w:t>
      </w:r>
      <w:r w:rsidR="00625B79">
        <w:t>А</w:t>
      </w:r>
      <w:r w:rsidR="00C61528" w:rsidRPr="00484B2B">
        <w:t>ппроксимаци</w:t>
      </w:r>
      <w:r w:rsidR="00625B79">
        <w:t xml:space="preserve">я проводилась по </w:t>
      </w:r>
      <w:r w:rsidR="00C61528" w:rsidRPr="00484B2B">
        <w:t>формул</w:t>
      </w:r>
      <w:r w:rsidR="00625B79">
        <w:t>е</w:t>
      </w:r>
      <w:r w:rsidR="00C61528" w:rsidRPr="00484B2B">
        <w:t xml:space="preserve"> </w:t>
      </w:r>
      <w:r w:rsidR="00B84514">
        <w:fldChar w:fldCharType="begin"/>
      </w:r>
      <w:r w:rsidR="00B84514" w:rsidRPr="00484B2B">
        <w:instrText xml:space="preserve"> </w:instrText>
      </w:r>
      <w:r w:rsidR="00B84514">
        <w:instrText>REF</w:instrText>
      </w:r>
      <w:r w:rsidR="00B84514" w:rsidRPr="00484B2B">
        <w:instrText xml:space="preserve"> _</w:instrText>
      </w:r>
      <w:r w:rsidR="00B84514">
        <w:instrText>Ref</w:instrText>
      </w:r>
      <w:r w:rsidR="00B84514" w:rsidRPr="00484B2B">
        <w:instrText>154525359 \</w:instrText>
      </w:r>
      <w:r w:rsidR="00B84514">
        <w:instrText>h</w:instrText>
      </w:r>
      <w:r w:rsidR="00B84514" w:rsidRPr="00484B2B">
        <w:instrText xml:space="preserve"> </w:instrText>
      </w:r>
      <w:r w:rsidR="00B84514">
        <w:fldChar w:fldCharType="separate"/>
      </w:r>
      <w:r w:rsidR="00625B79">
        <w:t>(</w:t>
      </w:r>
      <w:r w:rsidR="00625B79">
        <w:rPr>
          <w:noProof/>
        </w:rPr>
        <w:t>5</w:t>
      </w:r>
      <w:r w:rsidR="00625B79">
        <w:t>)</w:t>
      </w:r>
      <w:r w:rsidR="00B84514">
        <w:fldChar w:fldCharType="end"/>
      </w:r>
      <w:r w:rsidR="00625B79">
        <w:t xml:space="preserve"> , адекватность оценивалась </w:t>
      </w:r>
      <w:r w:rsidR="00B84514" w:rsidRPr="00484B2B">
        <w:t>в соответствии с</w:t>
      </w:r>
      <w:r w:rsidR="00C67168" w:rsidRPr="00484B2B">
        <w:t xml:space="preserve"> </w:t>
      </w:r>
      <w:r w:rsidR="00C67168">
        <w:fldChar w:fldCharType="begin"/>
      </w:r>
      <w:r w:rsidR="00C67168" w:rsidRPr="00484B2B">
        <w:instrText xml:space="preserve"> </w:instrText>
      </w:r>
      <w:r w:rsidR="00C67168">
        <w:instrText>REF</w:instrText>
      </w:r>
      <w:r w:rsidR="00C67168" w:rsidRPr="00484B2B">
        <w:instrText xml:space="preserve"> _</w:instrText>
      </w:r>
      <w:r w:rsidR="00C67168">
        <w:instrText>Ref</w:instrText>
      </w:r>
      <w:r w:rsidR="00C67168" w:rsidRPr="00484B2B">
        <w:instrText>154525468 \</w:instrText>
      </w:r>
      <w:r w:rsidR="00C67168">
        <w:instrText>h</w:instrText>
      </w:r>
      <w:r w:rsidR="00C67168" w:rsidRPr="00484B2B">
        <w:instrText xml:space="preserve"> </w:instrText>
      </w:r>
      <w:r w:rsidR="00C67168">
        <w:fldChar w:fldCharType="separate"/>
      </w:r>
      <w:r w:rsidR="00625B79">
        <w:t>(</w:t>
      </w:r>
      <w:r w:rsidR="00625B79">
        <w:rPr>
          <w:noProof/>
        </w:rPr>
        <w:t>13</w:t>
      </w:r>
      <w:r w:rsidR="00625B79">
        <w:t>)</w:t>
      </w:r>
      <w:r w:rsidR="00C67168">
        <w:fldChar w:fldCharType="end"/>
      </w:r>
      <w:r w:rsidR="00C67168" w:rsidRPr="00484B2B">
        <w:t xml:space="preserve">. </w:t>
      </w:r>
      <w:r w:rsidR="000811A4">
        <w:t xml:space="preserve">График зависимости логарифма коэффициента </w:t>
      </w:r>
      <m:oMath>
        <m:r>
          <w:rPr>
            <w:rFonts w:ascii="Cambria Math" w:hAnsi="Cambria Math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C61528">
        <w:t xml:space="preserve">: </w:t>
      </w:r>
    </w:p>
    <w:p w14:paraId="52121257" w14:textId="77777777" w:rsidR="00625B79" w:rsidRDefault="000811A4" w:rsidP="00625B79">
      <w:pPr>
        <w:pStyle w:val="af0"/>
        <w:keepNext/>
      </w:pPr>
      <w:r>
        <w:rPr>
          <w:noProof/>
        </w:rPr>
        <w:lastRenderedPageBreak/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93F92C" w14:textId="046AE3C5" w:rsidR="000811A4" w:rsidRPr="000811A4" w:rsidRDefault="00625B79" w:rsidP="00625B79">
      <w:pPr>
        <w:pStyle w:val="af2"/>
        <w:rPr>
          <w:highlight w:val="yellow"/>
        </w:rPr>
      </w:pPr>
      <w:r>
        <w:t xml:space="preserve">Рисунок </w:t>
      </w:r>
      <w:fldSimple w:instr=" SEQ Рисунок \* ARABIC ">
        <w:r w:rsidR="00A83A7B">
          <w:rPr>
            <w:noProof/>
          </w:rPr>
          <w:t>5</w:t>
        </w:r>
      </w:fldSimple>
      <w:r>
        <w:t xml:space="preserve">. Линеаризованный график с </w:t>
      </w:r>
      <w:commentRangeStart w:id="20"/>
      <w:r>
        <w:t>линейной</w:t>
      </w:r>
      <w:commentRangeEnd w:id="20"/>
      <w:r w:rsidR="008D3886">
        <w:rPr>
          <w:rStyle w:val="af4"/>
          <w:rFonts w:asciiTheme="minorHAnsi" w:eastAsia="SimSun" w:hAnsiTheme="minorHAnsi" w:cstheme="minorBidi"/>
          <w:bCs w:val="0"/>
          <w:i w:val="0"/>
          <w:lang w:eastAsia="en-US"/>
        </w:rPr>
        <w:commentReference w:id="20"/>
      </w:r>
      <w:r>
        <w:t xml:space="preserve"> аппроксимацией</w:t>
      </w:r>
    </w:p>
    <w:p w14:paraId="5DF52EA9" w14:textId="761116A3" w:rsidR="005723DD" w:rsidRDefault="00A83A7B" w:rsidP="003616F4">
      <w:pPr>
        <w:pStyle w:val="a7"/>
      </w:pPr>
      <w:r>
        <w:t xml:space="preserve">Как видно из данного примера не всегда точки хорошо аппроксимируются прямой, что обусловлено простотой модели, однако для нахождения примерных значений </w:t>
      </w:r>
      <w:r w:rsidR="00CC29DA">
        <w:t xml:space="preserve">относительных коэффициентов и </w:t>
      </w:r>
      <w:commentRangeStart w:id="21"/>
      <w:r>
        <w:t>энергии диффузии</w:t>
      </w:r>
      <w:commentRangeEnd w:id="21"/>
      <w:r>
        <w:rPr>
          <w:rStyle w:val="af4"/>
          <w:rFonts w:eastAsia="SimSun" w:cstheme="minorBidi"/>
          <w:color w:val="auto"/>
          <w:lang w:eastAsia="en-US"/>
        </w:rPr>
        <w:commentReference w:id="21"/>
      </w:r>
      <w:r>
        <w:t xml:space="preserve"> этого вполне достаточно. </w:t>
      </w:r>
      <w:r w:rsidR="005723DD">
        <w:t xml:space="preserve">Для визуальной оценки ошибки значения приводились к нелинейному виду с наложением </w:t>
      </w:r>
      <w:r>
        <w:t>найденной зависимости коэффициента от температуры</w:t>
      </w:r>
      <w:r w:rsidR="005723DD">
        <w:t>:</w:t>
      </w:r>
    </w:p>
    <w:p w14:paraId="3100EACE" w14:textId="77777777" w:rsidR="00A83A7B" w:rsidRDefault="00EF0AE9" w:rsidP="00A83A7B">
      <w:pPr>
        <w:pStyle w:val="af0"/>
        <w:keepNext/>
      </w:pPr>
      <w:r>
        <w:rPr>
          <w:noProof/>
        </w:rPr>
        <w:lastRenderedPageBreak/>
        <w:drawing>
          <wp:inline distT="0" distB="0" distL="0" distR="0" wp14:anchorId="760F48B7" wp14:editId="713DECD8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151A4628" w:rsidR="00A6520B" w:rsidRPr="001C1F5C" w:rsidRDefault="00A83A7B" w:rsidP="00A83A7B">
      <w:pPr>
        <w:pStyle w:val="af2"/>
      </w:pPr>
      <w:r>
        <w:t xml:space="preserve">Рисунок </w:t>
      </w:r>
      <w:fldSimple w:instr=" SEQ Рисунок \* ARABIC ">
        <w:r>
          <w:rPr>
            <w:noProof/>
          </w:rPr>
          <w:t>6</w:t>
        </w:r>
      </w:fldSimple>
      <w:r>
        <w:t>. Наглядное представление данных и их аппроксимации уравнением Аррениуса</w:t>
      </w:r>
    </w:p>
    <w:p w14:paraId="1A14B82B" w14:textId="77777777" w:rsidR="00E64C26" w:rsidRPr="00E64C26" w:rsidRDefault="00D40047" w:rsidP="003616F4">
      <w:pPr>
        <w:pStyle w:val="2"/>
        <w:rPr>
          <w:lang w:val="en-US"/>
        </w:rPr>
      </w:pPr>
      <w:commentRangeStart w:id="22"/>
      <w:r>
        <w:t>Результаты</w:t>
      </w:r>
      <w:commentRangeEnd w:id="22"/>
      <w:r w:rsidR="008D3886">
        <w:rPr>
          <w:rStyle w:val="af4"/>
          <w:rFonts w:eastAsia="SimSun" w:cstheme="minorBidi"/>
          <w:b w:val="0"/>
          <w:bCs w:val="0"/>
          <w:caps w:val="0"/>
          <w:color w:val="auto"/>
          <w:lang w:eastAsia="en-US"/>
        </w:rPr>
        <w:commentReference w:id="22"/>
      </w:r>
      <w:r>
        <w:t xml:space="preserve"> </w:t>
      </w:r>
    </w:p>
    <w:p w14:paraId="2E1C6518" w14:textId="507B0251" w:rsidR="00074D20" w:rsidRDefault="003B020A" w:rsidP="00AC72D4">
      <w:pPr>
        <w:pStyle w:val="3"/>
        <w:rPr>
          <w:lang w:val="en-US"/>
        </w:rPr>
      </w:pPr>
      <w:r>
        <w:t>Бутанол-1</w:t>
      </w:r>
      <w:r w:rsidR="00D40047">
        <w:rPr>
          <w:lang w:val="en-US"/>
        </w:rP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816BE7" w14:paraId="581C4B9D" w14:textId="77777777" w:rsidTr="00C67168">
        <w:trPr>
          <w:cantSplit/>
        </w:trPr>
        <w:tc>
          <w:tcPr>
            <w:tcW w:w="5452" w:type="dxa"/>
          </w:tcPr>
          <w:p w14:paraId="370C346F" w14:textId="1FC480BD" w:rsidR="00816BE7" w:rsidRDefault="00816BE7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64802C8" wp14:editId="6E1E9226">
                  <wp:extent cx="3466800" cy="2520000"/>
                  <wp:effectExtent l="0" t="0" r="635" b="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2E2FDB1" wp14:editId="471C0858">
                  <wp:extent cx="3466800" cy="2520000"/>
                  <wp:effectExtent l="0" t="0" r="635" b="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9575F02" w14:textId="77777777" w:rsidR="003B020A" w:rsidRPr="003B020A" w:rsidRDefault="003B020A" w:rsidP="003616F4">
      <w:pPr>
        <w:pStyle w:val="a7"/>
      </w:pPr>
    </w:p>
    <w:p w14:paraId="2F7D5E85" w14:textId="0ADD384E" w:rsidR="003B020A" w:rsidRPr="003B020A" w:rsidRDefault="003B020A" w:rsidP="00AC72D4">
      <w:pPr>
        <w:pStyle w:val="3"/>
        <w:rPr>
          <w:lang w:val="en-US"/>
        </w:rPr>
      </w:pPr>
      <w:r>
        <w:rPr>
          <w:lang w:val="en-US"/>
        </w:rPr>
        <w:lastRenderedPageBreak/>
        <w:t>OCM-2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8370A" w:rsidRPr="005D4E47" w14:paraId="7C146CA4" w14:textId="77777777" w:rsidTr="00484B2B">
        <w:trPr>
          <w:cantSplit/>
        </w:trPr>
        <w:tc>
          <w:tcPr>
            <w:tcW w:w="5457" w:type="dxa"/>
          </w:tcPr>
          <w:p w14:paraId="5F6E3ECB" w14:textId="49DF6997" w:rsidR="0078370A" w:rsidRPr="005D4E47" w:rsidRDefault="0078370A" w:rsidP="003616F4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2DA6F3AD" wp14:editId="1BDFD57C">
                  <wp:extent cx="3466800" cy="2520000"/>
                  <wp:effectExtent l="0" t="0" r="635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236BDD45" w14:textId="58BB55DC" w:rsidR="0078370A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25D9B63F" wp14:editId="2C315E76">
                  <wp:extent cx="3466800" cy="2412000"/>
                  <wp:effectExtent l="0" t="0" r="635" b="762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484B2B">
        <w:trPr>
          <w:cantSplit/>
        </w:trPr>
        <w:tc>
          <w:tcPr>
            <w:tcW w:w="5457" w:type="dxa"/>
          </w:tcPr>
          <w:p w14:paraId="3698C1D8" w14:textId="0D4C1C9A" w:rsidR="0078370A" w:rsidRPr="005D4E47" w:rsidRDefault="00C67168" w:rsidP="003616F4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BF1FC6A" wp14:editId="4D6D3863">
                  <wp:extent cx="3466800" cy="2520000"/>
                  <wp:effectExtent l="0" t="0" r="635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D515576" w14:textId="64448D52" w:rsidR="0078370A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4EE8012" wp14:editId="3CB400FD">
                  <wp:extent cx="3466800" cy="2412000"/>
                  <wp:effectExtent l="0" t="0" r="635" b="762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484B2B">
        <w:trPr>
          <w:cantSplit/>
        </w:trPr>
        <w:tc>
          <w:tcPr>
            <w:tcW w:w="5457" w:type="dxa"/>
          </w:tcPr>
          <w:p w14:paraId="7429AEAE" w14:textId="2040880A" w:rsidR="0078370A" w:rsidRPr="005D4E47" w:rsidRDefault="00C67168" w:rsidP="003616F4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6AFB315" wp14:editId="7D762975">
                  <wp:extent cx="3466800" cy="2520000"/>
                  <wp:effectExtent l="0" t="0" r="635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7E1F3E8C" w14:textId="098CD61D" w:rsidR="0078370A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7AFEDDF0" wp14:editId="1E95445D">
                  <wp:extent cx="3466800" cy="2412000"/>
                  <wp:effectExtent l="0" t="0" r="635" b="762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484B2B">
        <w:trPr>
          <w:cantSplit/>
        </w:trPr>
        <w:tc>
          <w:tcPr>
            <w:tcW w:w="5457" w:type="dxa"/>
          </w:tcPr>
          <w:p w14:paraId="57D238C5" w14:textId="5B716956" w:rsidR="0078370A" w:rsidRPr="005D4E47" w:rsidRDefault="00C67168" w:rsidP="003616F4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8E2DD23" wp14:editId="224A59D7">
                  <wp:extent cx="3466800" cy="2520000"/>
                  <wp:effectExtent l="0" t="0" r="635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6D8C0EC" w14:textId="0BF75A33" w:rsidR="0078370A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2B4C1EAF" wp14:editId="2241F658">
                  <wp:extent cx="3466800" cy="2412000"/>
                  <wp:effectExtent l="0" t="0" r="635" b="762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484B2B">
        <w:trPr>
          <w:cantSplit/>
        </w:trPr>
        <w:tc>
          <w:tcPr>
            <w:tcW w:w="5457" w:type="dxa"/>
          </w:tcPr>
          <w:p w14:paraId="7E6FDA82" w14:textId="34D72D6E" w:rsidR="0078370A" w:rsidRPr="005D4E47" w:rsidRDefault="00C67168" w:rsidP="003616F4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DF69985" wp14:editId="386C64E0">
                  <wp:extent cx="3466800" cy="2520000"/>
                  <wp:effectExtent l="0" t="0" r="635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241EA08B" w14:textId="62F02727" w:rsidR="0078370A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21AF775" wp14:editId="4F9419BF">
                  <wp:extent cx="3466800" cy="2412000"/>
                  <wp:effectExtent l="0" t="0" r="635" b="762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2CA620BB" w14:textId="77777777" w:rsidTr="00484B2B">
        <w:trPr>
          <w:cantSplit/>
        </w:trPr>
        <w:tc>
          <w:tcPr>
            <w:tcW w:w="5457" w:type="dxa"/>
          </w:tcPr>
          <w:p w14:paraId="7F1BD6EC" w14:textId="0539F124" w:rsidR="00C67168" w:rsidRPr="005D4E47" w:rsidRDefault="00C67168" w:rsidP="003616F4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1AE49CA4" wp14:editId="4F59F9A6">
                  <wp:extent cx="3466800" cy="2520000"/>
                  <wp:effectExtent l="0" t="0" r="635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A1116D7" w14:textId="1741AEA2" w:rsidR="00C67168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4DD528D5" wp14:editId="058C6520">
                  <wp:extent cx="3466800" cy="2412000"/>
                  <wp:effectExtent l="0" t="0" r="635" b="762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511CC8D2" w14:textId="77777777" w:rsidTr="00484B2B">
        <w:trPr>
          <w:cantSplit/>
        </w:trPr>
        <w:tc>
          <w:tcPr>
            <w:tcW w:w="5457" w:type="dxa"/>
          </w:tcPr>
          <w:p w14:paraId="7C426B9D" w14:textId="3E7F3235" w:rsidR="00C67168" w:rsidRPr="005D4E47" w:rsidRDefault="00C67168" w:rsidP="003616F4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30B5E0CA" wp14:editId="4C7D6E70">
                  <wp:extent cx="3466800" cy="2520000"/>
                  <wp:effectExtent l="0" t="0" r="635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B276365" w14:textId="523D43BA" w:rsidR="00C67168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35C1967" wp14:editId="4F474E4C">
                  <wp:extent cx="3466800" cy="2412000"/>
                  <wp:effectExtent l="0" t="0" r="635" b="762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4B2DA9AE" w14:textId="77777777" w:rsidTr="00484B2B">
        <w:trPr>
          <w:cantSplit/>
        </w:trPr>
        <w:tc>
          <w:tcPr>
            <w:tcW w:w="5457" w:type="dxa"/>
          </w:tcPr>
          <w:p w14:paraId="585103CB" w14:textId="2C589EA6" w:rsidR="00C67168" w:rsidRPr="005D4E47" w:rsidRDefault="00C67168" w:rsidP="003616F4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5ECB138E" wp14:editId="2FBA12D7">
                  <wp:extent cx="3466800" cy="2520000"/>
                  <wp:effectExtent l="0" t="0" r="635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70B64FA" w14:textId="0E66FBCB" w:rsidR="00C67168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FD66634" wp14:editId="7F1B88FE">
                  <wp:extent cx="3466800" cy="2412000"/>
                  <wp:effectExtent l="0" t="0" r="635" b="762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76F9787C" w14:textId="77777777" w:rsidTr="00484B2B">
        <w:trPr>
          <w:cantSplit/>
        </w:trPr>
        <w:tc>
          <w:tcPr>
            <w:tcW w:w="5457" w:type="dxa"/>
          </w:tcPr>
          <w:p w14:paraId="31D35067" w14:textId="7B050A1E" w:rsidR="00C67168" w:rsidRPr="005D4E47" w:rsidRDefault="00C67168" w:rsidP="003616F4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0B621FC1" wp14:editId="4E68F685">
                  <wp:extent cx="3466800" cy="2520000"/>
                  <wp:effectExtent l="0" t="0" r="635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2C0513E" w14:textId="30612DD8" w:rsidR="00C67168" w:rsidRPr="005D4E47" w:rsidRDefault="00C6716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B28907C" wp14:editId="7E3BB6CA">
                  <wp:extent cx="3466800" cy="2412000"/>
                  <wp:effectExtent l="0" t="0" r="635" b="762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4B2B" w:rsidRPr="005D4E47" w14:paraId="1D09B434" w14:textId="77777777" w:rsidTr="00A43593">
        <w:trPr>
          <w:cantSplit/>
        </w:trPr>
        <w:tc>
          <w:tcPr>
            <w:tcW w:w="10915" w:type="dxa"/>
            <w:gridSpan w:val="2"/>
          </w:tcPr>
          <w:p w14:paraId="1F586439" w14:textId="2A07CAAF" w:rsidR="00484B2B" w:rsidRPr="00484B2B" w:rsidRDefault="00484B2B" w:rsidP="00484B2B">
            <w:pPr>
              <w:pStyle w:val="af2"/>
              <w:rPr>
                <w:noProof/>
              </w:rPr>
            </w:pPr>
            <w:r>
              <w:t xml:space="preserve">Рисунок </w:t>
            </w:r>
            <w:r>
              <w:fldChar w:fldCharType="begin"/>
            </w:r>
            <w:r>
              <w:instrText xml:space="preserve"> SEQ Рисунок \* ARABIC </w:instrText>
            </w:r>
            <w:r>
              <w:fldChar w:fldCharType="separate"/>
            </w:r>
            <w:r w:rsidR="00A83A7B">
              <w:rPr>
                <w:noProof/>
              </w:rPr>
              <w:t>7</w:t>
            </w:r>
            <w:r>
              <w:fldChar w:fldCharType="end"/>
            </w:r>
            <w:r>
              <w:t xml:space="preserve">. Зависимость вязкости (справа) и коэффициента диффузии (слева от температуры при разных содержаниях бутанола-1 (массовая доля) для </w:t>
            </w:r>
            <w:r>
              <w:t>O</w:t>
            </w:r>
            <w:r>
              <w:rPr>
                <w:lang w:val="en-US"/>
              </w:rPr>
              <w:t>CM</w:t>
            </w:r>
            <w:r w:rsidRPr="00484B2B">
              <w:t>-2</w:t>
            </w:r>
          </w:p>
        </w:tc>
      </w:tr>
    </w:tbl>
    <w:p w14:paraId="63D7DE54" w14:textId="6B792EA1" w:rsidR="00493372" w:rsidRPr="00484B2B" w:rsidRDefault="00493372" w:rsidP="003616F4">
      <w:pPr>
        <w:pStyle w:val="a7"/>
      </w:pPr>
    </w:p>
    <w:p w14:paraId="3B6A104C" w14:textId="63C5C181" w:rsidR="003A5482" w:rsidRDefault="003A5482" w:rsidP="00AC72D4">
      <w:pPr>
        <w:pStyle w:val="3"/>
        <w:rPr>
          <w:lang w:val="en-US"/>
        </w:rPr>
      </w:pPr>
      <w:commentRangeStart w:id="23"/>
      <w:r>
        <w:rPr>
          <w:lang w:val="en-US"/>
        </w:rPr>
        <w:t>PETA</w:t>
      </w:r>
      <w:commentRangeEnd w:id="23"/>
      <w:r w:rsidR="003A1265">
        <w:rPr>
          <w:rStyle w:val="af4"/>
          <w:rFonts w:eastAsia="SimSun" w:cstheme="minorBidi"/>
          <w:b w:val="0"/>
          <w:color w:val="auto"/>
          <w:lang w:eastAsia="en-US"/>
        </w:rPr>
        <w:commentReference w:id="23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5D4E47" w:rsidRPr="008F5DC8" w14:paraId="5BF4E93D" w14:textId="77777777" w:rsidTr="00493372">
        <w:tc>
          <w:tcPr>
            <w:tcW w:w="5457" w:type="dxa"/>
          </w:tcPr>
          <w:p w14:paraId="777F6E87" w14:textId="7DA2D809" w:rsidR="005D4E47" w:rsidRPr="008F5DC8" w:rsidRDefault="005D4E47" w:rsidP="003616F4">
            <w:pPr>
              <w:pStyle w:val="a6"/>
            </w:pPr>
            <w:r w:rsidRPr="008F5DC8">
              <w:drawing>
                <wp:inline distT="0" distB="0" distL="0" distR="0" wp14:anchorId="115A2EDD" wp14:editId="79381BF4">
                  <wp:extent cx="3466800" cy="2520000"/>
                  <wp:effectExtent l="0" t="0" r="635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EC02268" w14:textId="5FEC8EBC" w:rsidR="005D4E47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112C9C4A" wp14:editId="77747C20">
                  <wp:extent cx="3466800" cy="2520000"/>
                  <wp:effectExtent l="0" t="0" r="635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:rsidRPr="008F5DC8" w14:paraId="5F990329" w14:textId="77777777" w:rsidTr="00493372">
        <w:tc>
          <w:tcPr>
            <w:tcW w:w="5457" w:type="dxa"/>
          </w:tcPr>
          <w:p w14:paraId="5DA4B3EE" w14:textId="0F2A517E" w:rsidR="005D4E47" w:rsidRPr="008F5DC8" w:rsidRDefault="00973B30" w:rsidP="003616F4">
            <w:pPr>
              <w:pStyle w:val="a6"/>
            </w:pPr>
            <w:r w:rsidRPr="008F5DC8">
              <w:lastRenderedPageBreak/>
              <w:drawing>
                <wp:inline distT="0" distB="0" distL="0" distR="0" wp14:anchorId="6584F8F5" wp14:editId="394FB2F5">
                  <wp:extent cx="3466800" cy="2520000"/>
                  <wp:effectExtent l="0" t="0" r="635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297AB73" w14:textId="5007FA7E" w:rsidR="005D4E47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5D218CF0" wp14:editId="6B28B2DE">
                  <wp:extent cx="3466800" cy="2520000"/>
                  <wp:effectExtent l="0" t="0" r="635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:rsidRPr="008F5DC8" w14:paraId="2AC1ECDD" w14:textId="77777777" w:rsidTr="00493372">
        <w:tc>
          <w:tcPr>
            <w:tcW w:w="5457" w:type="dxa"/>
          </w:tcPr>
          <w:p w14:paraId="0C1B386E" w14:textId="0DFDEFB0" w:rsidR="005D4E47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61E0EAE8" wp14:editId="0CA0BA6C">
                  <wp:extent cx="3466800" cy="2520000"/>
                  <wp:effectExtent l="0" t="0" r="635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B508318" w14:textId="285729FB" w:rsidR="005D4E47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32F237FC" wp14:editId="115A820F">
                  <wp:extent cx="3466800" cy="2520000"/>
                  <wp:effectExtent l="0" t="0" r="635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3B30" w:rsidRPr="008F5DC8" w14:paraId="6879518D" w14:textId="77777777" w:rsidTr="00493372">
        <w:tc>
          <w:tcPr>
            <w:tcW w:w="5457" w:type="dxa"/>
          </w:tcPr>
          <w:p w14:paraId="1F7A9E14" w14:textId="2C39C415" w:rsidR="00973B30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3F242FF2" wp14:editId="6A503A57">
                  <wp:extent cx="3466800" cy="2520000"/>
                  <wp:effectExtent l="0" t="0" r="635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E0F3537" w14:textId="42C3ABE3" w:rsidR="00973B30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67A5EF71" wp14:editId="63DFA2EE">
                  <wp:extent cx="3466800" cy="2520000"/>
                  <wp:effectExtent l="0" t="0" r="635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3B30" w:rsidRPr="008F5DC8" w14:paraId="7B1BA408" w14:textId="77777777" w:rsidTr="00493372">
        <w:tc>
          <w:tcPr>
            <w:tcW w:w="5457" w:type="dxa"/>
          </w:tcPr>
          <w:p w14:paraId="113A6E82" w14:textId="6FDB952B" w:rsidR="00973B30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55F69479" wp14:editId="6FAAB78D">
                  <wp:extent cx="3466800" cy="2520000"/>
                  <wp:effectExtent l="0" t="0" r="635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AE345E" w14:textId="7A651007" w:rsidR="00973B30" w:rsidRPr="008F5DC8" w:rsidRDefault="00973B30" w:rsidP="003616F4">
            <w:pPr>
              <w:pStyle w:val="a6"/>
            </w:pPr>
            <w:r w:rsidRPr="008F5DC8">
              <w:drawing>
                <wp:inline distT="0" distB="0" distL="0" distR="0" wp14:anchorId="1224D1F5" wp14:editId="29976FC2">
                  <wp:extent cx="3466800" cy="2520000"/>
                  <wp:effectExtent l="0" t="0" r="635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4B2B" w:rsidRPr="008F5DC8" w14:paraId="12C1A22A" w14:textId="77777777" w:rsidTr="003346BA">
        <w:tc>
          <w:tcPr>
            <w:tcW w:w="10915" w:type="dxa"/>
            <w:gridSpan w:val="2"/>
          </w:tcPr>
          <w:p w14:paraId="1C876F32" w14:textId="519C9B7B" w:rsidR="00484B2B" w:rsidRPr="00484B2B" w:rsidRDefault="00484B2B" w:rsidP="00484B2B">
            <w:pPr>
              <w:pStyle w:val="af2"/>
            </w:pPr>
            <w:r>
              <w:lastRenderedPageBreak/>
              <w:t xml:space="preserve">Рисунок </w:t>
            </w:r>
            <w:r>
              <w:fldChar w:fldCharType="begin"/>
            </w:r>
            <w:r>
              <w:instrText xml:space="preserve"> SEQ Рисунок \* ARABIC </w:instrText>
            </w:r>
            <w:r>
              <w:fldChar w:fldCharType="separate"/>
            </w:r>
            <w:r w:rsidR="00A83A7B">
              <w:rPr>
                <w:noProof/>
              </w:rPr>
              <w:t>8</w:t>
            </w:r>
            <w:r>
              <w:fldChar w:fldCharType="end"/>
            </w:r>
            <w:r>
              <w:t>. Зависимость вязкости (справа) и коэффициента диффузии</w:t>
            </w:r>
            <w:r>
              <w:t xml:space="preserve"> </w:t>
            </w:r>
            <w:r>
              <w:t>(слева от температуры при разных содержаниях бутанола-1 (массовая доля)</w:t>
            </w:r>
            <w:r>
              <w:t xml:space="preserve"> для </w:t>
            </w:r>
            <w:r>
              <w:rPr>
                <w:lang w:val="en-US"/>
              </w:rPr>
              <w:t>PETA</w:t>
            </w:r>
          </w:p>
        </w:tc>
      </w:tr>
    </w:tbl>
    <w:p w14:paraId="0051D85D" w14:textId="14FB61A2" w:rsidR="003A5482" w:rsidRDefault="0041013C" w:rsidP="00AC72D4">
      <w:pPr>
        <w:pStyle w:val="3"/>
        <w:rPr>
          <w:lang w:val="en-US"/>
        </w:rPr>
      </w:pPr>
      <w:r>
        <w:rPr>
          <w:lang w:val="en-US"/>
        </w:rPr>
        <w:t>DMAG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452"/>
        <w:gridCol w:w="5453"/>
      </w:tblGrid>
      <w:tr w:rsidR="00413E63" w14:paraId="7E5F6FC2" w14:textId="77777777" w:rsidTr="00413E63">
        <w:tc>
          <w:tcPr>
            <w:tcW w:w="5452" w:type="dxa"/>
          </w:tcPr>
          <w:p w14:paraId="78240864" w14:textId="71797534" w:rsidR="00413E63" w:rsidRDefault="00E7466D">
            <w:pPr>
              <w:rPr>
                <w:rFonts w:eastAsia="Times New Roman" w:cs="Times New Roman"/>
                <w:color w:val="000000" w:themeColor="text1"/>
                <w:sz w:val="28"/>
                <w:lang w:val="en-US" w:eastAsia="ru-RU"/>
              </w:rPr>
            </w:pPr>
            <w:r>
              <w:rPr>
                <w:lang w:val="en-US"/>
              </w:rPr>
              <w:br w:type="page"/>
            </w:r>
          </w:p>
        </w:tc>
        <w:tc>
          <w:tcPr>
            <w:tcW w:w="5453" w:type="dxa"/>
          </w:tcPr>
          <w:p w14:paraId="1962CD01" w14:textId="77777777" w:rsidR="00413E63" w:rsidRDefault="00413E63">
            <w:pPr>
              <w:rPr>
                <w:rFonts w:eastAsia="Times New Roman" w:cs="Times New Roman"/>
                <w:color w:val="000000" w:themeColor="text1"/>
                <w:sz w:val="28"/>
                <w:lang w:val="en-US" w:eastAsia="ru-RU"/>
              </w:rPr>
            </w:pPr>
          </w:p>
        </w:tc>
      </w:tr>
      <w:tr w:rsidR="00413E63" w:rsidRPr="00413E63" w14:paraId="1B07C012" w14:textId="77777777" w:rsidTr="006C2A74">
        <w:tc>
          <w:tcPr>
            <w:tcW w:w="10905" w:type="dxa"/>
            <w:gridSpan w:val="2"/>
          </w:tcPr>
          <w:p w14:paraId="3669FC7B" w14:textId="196DB26B" w:rsidR="00413E63" w:rsidRPr="00413E63" w:rsidRDefault="00413E63" w:rsidP="00413E63">
            <w:pPr>
              <w:pStyle w:val="af2"/>
              <w:rPr>
                <w:color w:val="000000" w:themeColor="text1"/>
                <w:sz w:val="28"/>
              </w:rPr>
            </w:pPr>
            <w:r>
              <w:t xml:space="preserve">Рисунок </w:t>
            </w:r>
            <w:r>
              <w:fldChar w:fldCharType="begin"/>
            </w:r>
            <w:r>
              <w:instrText xml:space="preserve"> SEQ Рисунок \* ARABIC </w:instrText>
            </w:r>
            <w:r>
              <w:fldChar w:fldCharType="separate"/>
            </w:r>
            <w:r w:rsidR="00A83A7B">
              <w:rPr>
                <w:noProof/>
              </w:rPr>
              <w:t>9</w:t>
            </w:r>
            <w:r>
              <w:fldChar w:fldCharType="end"/>
            </w:r>
            <w:r>
              <w:t xml:space="preserve">. Зависимость вязкости (справа) и коэффициента диффузии (слева от температуры при разных содержаниях бутанола-1 (массовая доля) для </w:t>
            </w:r>
            <w:r>
              <w:t>D</w:t>
            </w:r>
            <w:r>
              <w:rPr>
                <w:lang w:val="en-US"/>
              </w:rPr>
              <w:t>MAG</w:t>
            </w:r>
          </w:p>
        </w:tc>
      </w:tr>
    </w:tbl>
    <w:p w14:paraId="03FC14F7" w14:textId="77777777" w:rsidR="0071381C" w:rsidRPr="00413E63" w:rsidRDefault="0071381C" w:rsidP="00CC29DA">
      <w:pPr>
        <w:pStyle w:val="a7"/>
        <w:ind w:firstLine="0"/>
      </w:pPr>
    </w:p>
    <w:p w14:paraId="7382B5C2" w14:textId="089E54CB" w:rsidR="00D40047" w:rsidRDefault="003A1265" w:rsidP="003616F4">
      <w:pPr>
        <w:pStyle w:val="2"/>
      </w:pPr>
      <w:r>
        <w:t xml:space="preserve">Общие </w:t>
      </w:r>
      <w:commentRangeStart w:id="24"/>
      <w:r>
        <w:t>графики</w:t>
      </w:r>
      <w:commentRangeEnd w:id="24"/>
      <w:r w:rsidR="00CC29DA">
        <w:rPr>
          <w:rStyle w:val="af4"/>
          <w:rFonts w:eastAsia="SimSun" w:cstheme="minorBidi"/>
          <w:b w:val="0"/>
          <w:bCs w:val="0"/>
          <w:caps w:val="0"/>
          <w:color w:val="auto"/>
          <w:lang w:eastAsia="en-US"/>
        </w:rPr>
        <w:commentReference w:id="24"/>
      </w:r>
      <w:r w:rsidR="0071381C">
        <w:t>:</w:t>
      </w:r>
    </w:p>
    <w:p w14:paraId="3D27A0AD" w14:textId="2AEE8EE0" w:rsidR="00CC29DA" w:rsidRDefault="00CC29DA" w:rsidP="00CC29DA">
      <w:pPr>
        <w:pStyle w:val="a7"/>
      </w:pPr>
      <w:r>
        <w:t>По результатам опытов</w:t>
      </w:r>
      <w:r w:rsidR="009818B8">
        <w:t xml:space="preserve"> были составлены сводные графики, показывающие зависимость относительных коэффициентов диффузии, а также </w:t>
      </w:r>
      <w:commentRangeStart w:id="25"/>
      <w:r w:rsidR="009818B8">
        <w:t>энергии диффузии</w:t>
      </w:r>
      <w:commentRangeEnd w:id="25"/>
      <w:r w:rsidR="009818B8">
        <w:rPr>
          <w:rStyle w:val="af4"/>
          <w:rFonts w:eastAsia="SimSun" w:cstheme="minorBidi"/>
          <w:color w:val="auto"/>
          <w:lang w:eastAsia="en-US"/>
        </w:rPr>
        <w:commentReference w:id="25"/>
      </w:r>
      <w:r w:rsidR="009818B8">
        <w:t xml:space="preserve"> от температуры и состава для разных мономеров</w:t>
      </w:r>
    </w:p>
    <w:p w14:paraId="1CEBE14C" w14:textId="32B03216" w:rsidR="009818B8" w:rsidRDefault="009818B8" w:rsidP="00CC29DA">
      <w:pPr>
        <w:pStyle w:val="a7"/>
        <w:rPr>
          <w:noProof/>
        </w:rPr>
      </w:pPr>
      <w:r>
        <w:rPr>
          <w:noProof/>
        </w:rPr>
        <w:t>ваываыы</w:t>
      </w:r>
      <w:r>
        <w:rPr>
          <w:noProof/>
        </w:rPr>
        <w:drawing>
          <wp:inline distT="0" distB="0" distL="0" distR="0" wp14:anchorId="14380A69" wp14:editId="550EFB03">
            <wp:extent cx="6931025" cy="4852035"/>
            <wp:effectExtent l="0" t="0" r="3175" b="5715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2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7E53A7" w14:textId="504D5184" w:rsidR="009818B8" w:rsidRPr="00A92476" w:rsidRDefault="009818B8" w:rsidP="00CC29DA">
      <w:pPr>
        <w:pStyle w:val="a7"/>
      </w:pPr>
      <w:commentRangeStart w:id="26"/>
      <w:r>
        <w:rPr>
          <w:noProof/>
        </w:rPr>
        <w:t>ываыва</w:t>
      </w:r>
      <w:commentRangeEnd w:id="26"/>
      <w:r>
        <w:rPr>
          <w:rStyle w:val="af4"/>
          <w:rFonts w:eastAsia="SimSun" w:cstheme="minorBidi"/>
          <w:color w:val="auto"/>
          <w:lang w:eastAsia="en-US"/>
        </w:rPr>
        <w:commentReference w:id="26"/>
      </w:r>
      <w:r w:rsidR="00A92476">
        <w:rPr>
          <w:noProof/>
        </w:rPr>
        <w:t xml:space="preserve">Свеху чистый бутанол + </w:t>
      </w:r>
      <w:r w:rsidR="00A92476">
        <w:rPr>
          <w:noProof/>
          <w:lang w:val="en-US"/>
        </w:rPr>
        <w:t>ocm</w:t>
      </w:r>
      <w:r w:rsidR="00A92476" w:rsidRPr="00A92476">
        <w:rPr>
          <w:noProof/>
        </w:rPr>
        <w:t>-2</w:t>
      </w:r>
      <w:r w:rsidR="00A92476">
        <w:rPr>
          <w:noProof/>
        </w:rPr>
        <w:t xml:space="preserve"> вместе</w:t>
      </w:r>
    </w:p>
    <w:p w14:paraId="604522EA" w14:textId="0AE48EEE" w:rsidR="0071381C" w:rsidRPr="0071381C" w:rsidRDefault="0071381C" w:rsidP="00AC72D4">
      <w:pPr>
        <w:pStyle w:val="3"/>
        <w:rPr>
          <w:lang w:val="en-US"/>
        </w:rPr>
      </w:pPr>
      <w:r>
        <w:rPr>
          <w:lang w:val="en-US"/>
        </w:rPr>
        <w:lastRenderedPageBreak/>
        <w:t>OCM</w:t>
      </w:r>
      <w:r w:rsidR="004E7621">
        <w:rPr>
          <w:lang w:val="en-US"/>
        </w:rPr>
        <w:t>-2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2D4347FC" w14:textId="77777777" w:rsidTr="00E7466D">
        <w:tc>
          <w:tcPr>
            <w:tcW w:w="5457" w:type="dxa"/>
          </w:tcPr>
          <w:p w14:paraId="2AACFFD9" w14:textId="6E53FF85" w:rsidR="0071381C" w:rsidRDefault="0071381C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CE31B01" wp14:editId="10CDF1E6">
                  <wp:extent cx="3466800" cy="2520000"/>
                  <wp:effectExtent l="0" t="0" r="635" b="0"/>
                  <wp:docPr id="51" name="Рисунок 5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9DFE439" w14:textId="6491A707" w:rsidR="0071381C" w:rsidRDefault="007004E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2811F01" wp14:editId="4495386C">
                  <wp:extent cx="3466800" cy="2520000"/>
                  <wp:effectExtent l="0" t="0" r="635" b="0"/>
                  <wp:docPr id="59" name="Рисунок 5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621" w14:paraId="0E152C65" w14:textId="77777777" w:rsidTr="00544DF3">
        <w:tc>
          <w:tcPr>
            <w:tcW w:w="10915" w:type="dxa"/>
            <w:gridSpan w:val="2"/>
          </w:tcPr>
          <w:p w14:paraId="51358AA8" w14:textId="33880F01" w:rsidR="004E7621" w:rsidRDefault="004E7621" w:rsidP="004E7621">
            <w:pPr>
              <w:pStyle w:val="af2"/>
              <w:rPr>
                <w:noProof/>
              </w:rPr>
            </w:pPr>
            <w:r>
              <w:t xml:space="preserve">Рисунок </w:t>
            </w:r>
            <w:r>
              <w:fldChar w:fldCharType="begin"/>
            </w:r>
            <w:r>
              <w:instrText xml:space="preserve"> SEQ Рисунок \* ARABIC </w:instrText>
            </w:r>
            <w:r>
              <w:fldChar w:fldCharType="separate"/>
            </w:r>
            <w:r w:rsidR="00A83A7B">
              <w:rPr>
                <w:noProof/>
              </w:rPr>
              <w:t>10</w:t>
            </w:r>
            <w:r>
              <w:fldChar w:fldCharType="end"/>
            </w:r>
            <w:r>
              <w:t xml:space="preserve">. Для </w:t>
            </w:r>
            <w:r w:rsidRPr="004E7621">
              <w:t>мономера</w:t>
            </w:r>
            <w:r w:rsidRPr="004E7621">
              <w:t xml:space="preserve"> </w:t>
            </w:r>
            <w:r>
              <w:rPr>
                <w:lang w:val="en-US"/>
              </w:rPr>
              <w:t>OCM</w:t>
            </w:r>
            <w:r w:rsidRPr="004E7621">
              <w:t>-2</w:t>
            </w:r>
            <w:r w:rsidRPr="004E7621">
              <w:t xml:space="preserve">: </w:t>
            </w:r>
            <w:r w:rsidR="00E97C9C">
              <w:t>з</w:t>
            </w:r>
            <w:r w:rsidRPr="004E7621">
              <w:t xml:space="preserve">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4E7621">
              <w:t xml:space="preserve">  от температуры </w:t>
            </w:r>
            <w:r w:rsidR="003C132F" w:rsidRPr="004E7621">
              <w:t>при</w:t>
            </w:r>
            <w:r w:rsidRPr="004E7621">
              <w:t xml:space="preserve"> разных мольных долях (слева) и от мольной</w:t>
            </w:r>
            <w:r>
              <w:t xml:space="preserve"> доли при разных температурах в С (справа)</w:t>
            </w:r>
          </w:p>
        </w:tc>
      </w:tr>
    </w:tbl>
    <w:p w14:paraId="1AF9A3A6" w14:textId="2BF0A15E" w:rsidR="0071381C" w:rsidRDefault="0071381C" w:rsidP="00AC72D4">
      <w:pPr>
        <w:pStyle w:val="3"/>
        <w:rPr>
          <w:lang w:val="en-US"/>
        </w:rPr>
      </w:pPr>
      <w:r>
        <w:rPr>
          <w:lang w:val="en-US"/>
        </w:rPr>
        <w:t>PETA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686D8923" w14:textId="77777777" w:rsidTr="00E7466D">
        <w:tc>
          <w:tcPr>
            <w:tcW w:w="5457" w:type="dxa"/>
          </w:tcPr>
          <w:p w14:paraId="1DFE716A" w14:textId="13FC8809" w:rsidR="0071381C" w:rsidRDefault="00906EEE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5D778C7B" wp14:editId="2D3E55BB">
                  <wp:extent cx="3466800" cy="2520000"/>
                  <wp:effectExtent l="0" t="0" r="635" b="0"/>
                  <wp:docPr id="53" name="Рисунок 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551A681" w14:textId="3756F76E" w:rsidR="0071381C" w:rsidRDefault="007004E8" w:rsidP="003616F4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B4CC9EF" wp14:editId="5376B002">
                  <wp:extent cx="3466800" cy="2520000"/>
                  <wp:effectExtent l="0" t="0" r="635" b="0"/>
                  <wp:docPr id="58" name="Рисунок 5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621" w14:paraId="44AFC248" w14:textId="77777777" w:rsidTr="003D65B7">
        <w:tc>
          <w:tcPr>
            <w:tcW w:w="10915" w:type="dxa"/>
            <w:gridSpan w:val="2"/>
          </w:tcPr>
          <w:p w14:paraId="24D2C3D7" w14:textId="63C2B1C6" w:rsidR="004E7621" w:rsidRDefault="004E7621" w:rsidP="004E7621">
            <w:pPr>
              <w:pStyle w:val="af2"/>
              <w:rPr>
                <w:noProof/>
              </w:rPr>
            </w:pPr>
            <w:r>
              <w:t xml:space="preserve">Рисунок </w:t>
            </w:r>
            <w:r>
              <w:fldChar w:fldCharType="begin"/>
            </w:r>
            <w:r>
              <w:instrText xml:space="preserve"> SEQ Рисунок \* ARABIC </w:instrText>
            </w:r>
            <w:r>
              <w:fldChar w:fldCharType="separate"/>
            </w:r>
            <w:r w:rsidR="00A83A7B">
              <w:rPr>
                <w:noProof/>
              </w:rPr>
              <w:t>11</w:t>
            </w:r>
            <w:r>
              <w:fldChar w:fldCharType="end"/>
            </w:r>
            <w:r>
              <w:t xml:space="preserve">. Для </w:t>
            </w:r>
            <w:r w:rsidRPr="004E7621">
              <w:t xml:space="preserve">мономера PETA: </w:t>
            </w:r>
            <w:r w:rsidR="00E97C9C">
              <w:t>з</w:t>
            </w:r>
            <w:r w:rsidRPr="004E7621">
              <w:t xml:space="preserve">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4E7621">
              <w:t xml:space="preserve">  от температуры в  при разных мольных долях (слева) и от мольной</w:t>
            </w:r>
            <w:r>
              <w:t xml:space="preserve"> доли при разных </w:t>
            </w:r>
            <w:r>
              <w:t>температурах</w:t>
            </w:r>
            <w:r>
              <w:t xml:space="preserve">  в С (справа)</w:t>
            </w:r>
          </w:p>
        </w:tc>
      </w:tr>
    </w:tbl>
    <w:p w14:paraId="0AB1910E" w14:textId="3B395FE3" w:rsidR="00E7466D" w:rsidRDefault="00E7466D" w:rsidP="00AC72D4">
      <w:pPr>
        <w:pStyle w:val="3"/>
        <w:rPr>
          <w:lang w:val="en-US"/>
        </w:rPr>
      </w:pPr>
      <w:r>
        <w:rPr>
          <w:lang w:val="en-US"/>
        </w:rPr>
        <w:t>DMAG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2"/>
        <w:gridCol w:w="5453"/>
      </w:tblGrid>
      <w:tr w:rsidR="00E97C9C" w14:paraId="24148467" w14:textId="77777777" w:rsidTr="00161E9B">
        <w:tc>
          <w:tcPr>
            <w:tcW w:w="5452" w:type="dxa"/>
          </w:tcPr>
          <w:p w14:paraId="5C3FB97C" w14:textId="77777777" w:rsidR="00E97C9C" w:rsidRDefault="00E97C9C" w:rsidP="003616F4">
            <w:pPr>
              <w:pStyle w:val="a7"/>
            </w:pPr>
          </w:p>
        </w:tc>
        <w:tc>
          <w:tcPr>
            <w:tcW w:w="5453" w:type="dxa"/>
          </w:tcPr>
          <w:p w14:paraId="13BBBB7E" w14:textId="77777777" w:rsidR="00E97C9C" w:rsidRDefault="00E97C9C" w:rsidP="003616F4">
            <w:pPr>
              <w:pStyle w:val="a7"/>
            </w:pPr>
          </w:p>
        </w:tc>
      </w:tr>
      <w:tr w:rsidR="00E97C9C" w14:paraId="193E7142" w14:textId="77777777" w:rsidTr="00161E9B">
        <w:tc>
          <w:tcPr>
            <w:tcW w:w="10905" w:type="dxa"/>
            <w:gridSpan w:val="2"/>
          </w:tcPr>
          <w:p w14:paraId="17E076E8" w14:textId="1CA79B63" w:rsidR="00E97C9C" w:rsidRPr="00E97C9C" w:rsidRDefault="00E97C9C" w:rsidP="00E97C9C">
            <w:pPr>
              <w:pStyle w:val="af2"/>
            </w:pPr>
            <w:r w:rsidRPr="00E97C9C">
              <w:t xml:space="preserve">Рисунок </w:t>
            </w:r>
            <w:r>
              <w:fldChar w:fldCharType="begin"/>
            </w:r>
            <w:r w:rsidRPr="00E97C9C">
              <w:instrText xml:space="preserve"> </w:instrText>
            </w:r>
            <w:r>
              <w:instrText>SEQ</w:instrText>
            </w:r>
            <w:r w:rsidRPr="00E97C9C">
              <w:instrText xml:space="preserve"> Рисунок \* </w:instrText>
            </w:r>
            <w:r>
              <w:instrText>ARABIC</w:instrText>
            </w:r>
            <w:r w:rsidRPr="00E97C9C">
              <w:instrText xml:space="preserve"> </w:instrText>
            </w:r>
            <w:r>
              <w:fldChar w:fldCharType="separate"/>
            </w:r>
            <w:r w:rsidR="00A83A7B">
              <w:rPr>
                <w:noProof/>
              </w:rPr>
              <w:t>12</w:t>
            </w:r>
            <w:r>
              <w:fldChar w:fldCharType="end"/>
            </w:r>
            <w:r w:rsidRPr="00E97C9C">
              <w:t xml:space="preserve">. Для мономера </w:t>
            </w:r>
            <w:r>
              <w:rPr>
                <w:lang w:val="en-US"/>
              </w:rPr>
              <w:t>DMAG</w:t>
            </w:r>
            <w:r w:rsidRPr="00E97C9C">
              <w:t xml:space="preserve">: з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E97C9C">
              <w:t xml:space="preserve">  от температуры в  при разных мольных долях (слева) и от мольной доли при разных температурах  в С (справа)</w:t>
            </w:r>
          </w:p>
        </w:tc>
      </w:tr>
    </w:tbl>
    <w:p w14:paraId="2320523F" w14:textId="77777777" w:rsidR="00E97C9C" w:rsidRPr="00E97C9C" w:rsidRDefault="00E97C9C" w:rsidP="003616F4">
      <w:pPr>
        <w:pStyle w:val="a7"/>
      </w:pPr>
    </w:p>
    <w:p w14:paraId="02CAA245" w14:textId="7BA710D8" w:rsidR="00E7466D" w:rsidRPr="004E7621" w:rsidRDefault="004E7621" w:rsidP="00AC72D4">
      <w:pPr>
        <w:pStyle w:val="3"/>
      </w:pPr>
      <w:r>
        <w:t>Общие</w:t>
      </w:r>
    </w:p>
    <w:p w14:paraId="54778C9C" w14:textId="18892AE7" w:rsidR="0071381C" w:rsidRPr="004E7621" w:rsidRDefault="004E7621" w:rsidP="003616F4">
      <w:pPr>
        <w:pStyle w:val="a7"/>
      </w:pPr>
      <w:r>
        <w:t xml:space="preserve">График зависимости </w:t>
      </w:r>
      <w:commentRangeStart w:id="27"/>
      <w:r>
        <w:t>энергий</w:t>
      </w:r>
      <w:commentRangeEnd w:id="27"/>
      <w:r w:rsidR="005D64D5">
        <w:rPr>
          <w:rStyle w:val="af4"/>
          <w:rFonts w:eastAsia="SimSun" w:cstheme="minorBidi"/>
          <w:color w:val="auto"/>
          <w:lang w:eastAsia="en-US"/>
        </w:rPr>
        <w:commentReference w:id="27"/>
      </w:r>
      <w:r>
        <w:t xml:space="preserve"> от мольной доли компонент</w:t>
      </w:r>
      <w:r w:rsidR="001B65BF" w:rsidRPr="004E7621">
        <w:t>:</w:t>
      </w:r>
    </w:p>
    <w:p w14:paraId="7E7793B8" w14:textId="74F0B8FD" w:rsidR="001B65BF" w:rsidRPr="001B65BF" w:rsidRDefault="001B65BF" w:rsidP="00305FFB">
      <w:pPr>
        <w:pStyle w:val="af0"/>
      </w:pPr>
      <w:r>
        <w:rPr>
          <w:noProof/>
        </w:rPr>
        <w:lastRenderedPageBreak/>
        <w:drawing>
          <wp:inline distT="0" distB="0" distL="0" distR="0" wp14:anchorId="62183221" wp14:editId="6F660189">
            <wp:extent cx="6931025" cy="4851718"/>
            <wp:effectExtent l="0" t="0" r="3175" b="635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A48828" w14:textId="656E4328" w:rsidR="004554DB" w:rsidRDefault="00305FFB" w:rsidP="003616F4">
      <w:pPr>
        <w:pStyle w:val="a7"/>
      </w:pPr>
      <w:commentRangeStart w:id="28"/>
      <w:r>
        <w:t>Плотность</w:t>
      </w:r>
      <w:commentRangeEnd w:id="28"/>
      <w:r w:rsidR="00475733">
        <w:rPr>
          <w:rStyle w:val="af4"/>
          <w:rFonts w:eastAsia="SimSun" w:cstheme="minorBidi"/>
          <w:color w:val="auto"/>
          <w:lang w:eastAsia="en-US"/>
        </w:rPr>
        <w:commentReference w:id="28"/>
      </w:r>
      <w:r>
        <w:t>:</w:t>
      </w:r>
    </w:p>
    <w:p w14:paraId="521339C9" w14:textId="15631107" w:rsidR="00305FFB" w:rsidRPr="00305FFB" w:rsidRDefault="00305FFB" w:rsidP="00305FFB">
      <w:pPr>
        <w:pStyle w:val="af0"/>
      </w:pPr>
      <w:r>
        <w:rPr>
          <w:noProof/>
        </w:rPr>
        <w:drawing>
          <wp:inline distT="0" distB="0" distL="0" distR="0" wp14:anchorId="76C2248B" wp14:editId="18722520">
            <wp:extent cx="6931025" cy="4851718"/>
            <wp:effectExtent l="0" t="0" r="3175" b="635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6297B7" w14:textId="43A8821D" w:rsidR="0071381C" w:rsidRDefault="00704A93" w:rsidP="003616F4">
      <w:pPr>
        <w:pStyle w:val="11"/>
      </w:pPr>
      <w:r>
        <w:lastRenderedPageBreak/>
        <w:t>Обсуждение</w:t>
      </w:r>
    </w:p>
    <w:p w14:paraId="32947E5C" w14:textId="0B0380B4" w:rsidR="00704A93" w:rsidRDefault="00704A93" w:rsidP="003616F4">
      <w:pPr>
        <w:pStyle w:val="a7"/>
      </w:pPr>
      <w:r>
        <w:t xml:space="preserve">Зависимость </w:t>
      </w:r>
      <w:r w:rsidR="007004E8">
        <w:t>D</w:t>
      </w:r>
      <w:r w:rsidR="007004E8" w:rsidRPr="00DA5E7C">
        <w:t xml:space="preserve"> </w:t>
      </w:r>
      <w:r w:rsidR="007004E8">
        <w:t xml:space="preserve">по </w:t>
      </w:r>
      <w:proofErr w:type="spellStart"/>
      <w:r w:rsidR="007004E8">
        <w:t>арениусу</w:t>
      </w:r>
      <w:proofErr w:type="spellEnd"/>
    </w:p>
    <w:p w14:paraId="206D302A" w14:textId="42249DCB" w:rsidR="007004E8" w:rsidRPr="00E923B5" w:rsidRDefault="007004E8" w:rsidP="003616F4">
      <w:pPr>
        <w:pStyle w:val="a7"/>
      </w:pPr>
      <w:r>
        <w:t>Аддитивность</w:t>
      </w:r>
      <w:r w:rsidRPr="00E923B5">
        <w:t xml:space="preserve"> </w:t>
      </w:r>
      <w:r>
        <w:t>Е</w:t>
      </w:r>
    </w:p>
    <w:p w14:paraId="11C64286" w14:textId="4A3B4ACC" w:rsidR="007004E8" w:rsidRDefault="003C132F" w:rsidP="003C132F">
      <w:pPr>
        <w:pStyle w:val="11"/>
      </w:pPr>
      <w:r>
        <w:lastRenderedPageBreak/>
        <w:t>Выводы</w:t>
      </w:r>
    </w:p>
    <w:p w14:paraId="5FB14A33" w14:textId="544DFA6F" w:rsidR="003C132F" w:rsidRDefault="003C132F" w:rsidP="003C132F">
      <w:pPr>
        <w:pStyle w:val="a7"/>
      </w:pPr>
      <w:r>
        <w:t>Найдены отношения</w:t>
      </w:r>
    </w:p>
    <w:p w14:paraId="4E8D5907" w14:textId="15A020BB" w:rsidR="003C132F" w:rsidRDefault="003C132F" w:rsidP="003C132F">
      <w:pPr>
        <w:pStyle w:val="a7"/>
      </w:pPr>
      <w:r>
        <w:t>Наблюдается аддитивность в Е</w:t>
      </w:r>
    </w:p>
    <w:p w14:paraId="3B14512B" w14:textId="51CA6780" w:rsidR="003C132F" w:rsidRDefault="003C132F" w:rsidP="003C132F">
      <w:pPr>
        <w:pStyle w:val="a7"/>
      </w:pPr>
      <w:r>
        <w:t>Аррениус – молодец</w:t>
      </w:r>
    </w:p>
    <w:p w14:paraId="5CF16E9E" w14:textId="6B3967C4" w:rsidR="003C132F" w:rsidRDefault="003C132F" w:rsidP="003C132F">
      <w:pPr>
        <w:pStyle w:val="a7"/>
      </w:pPr>
      <w:r>
        <w:t xml:space="preserve">Плотность </w:t>
      </w:r>
      <w:proofErr w:type="spellStart"/>
      <w:r>
        <w:t>нелинейна</w:t>
      </w:r>
      <w:proofErr w:type="spellEnd"/>
    </w:p>
    <w:p w14:paraId="71D7CD5E" w14:textId="77777777" w:rsidR="003C132F" w:rsidRPr="003C132F" w:rsidRDefault="003C132F" w:rsidP="003C132F">
      <w:pPr>
        <w:pStyle w:val="a7"/>
      </w:pPr>
    </w:p>
    <w:sdt>
      <w:sdtPr>
        <w:rPr>
          <w:rFonts w:ascii="Times New Roman" w:hAnsi="Times New Roman"/>
          <w:sz w:val="28"/>
        </w:rPr>
        <w:tag w:val="CitaviBibliography"/>
        <w:id w:val="-717898109"/>
        <w:placeholder>
          <w:docPart w:val="DefaultPlaceholder_-1854013440"/>
        </w:placeholder>
      </w:sdtPr>
      <w:sdtEndPr>
        <w:rPr>
          <w:caps w:val="0"/>
          <w:szCs w:val="22"/>
        </w:rPr>
      </w:sdtEndPr>
      <w:sdtContent>
        <w:p w14:paraId="06D12971" w14:textId="77777777" w:rsidR="00B84514" w:rsidRPr="00B84514" w:rsidRDefault="006851C5" w:rsidP="003616F4">
          <w:pPr>
            <w:pStyle w:val="11"/>
            <w:rPr>
              <w:lang w:val="en-US"/>
            </w:rPr>
          </w:pPr>
          <w:r>
            <w:fldChar w:fldCharType="begin"/>
          </w:r>
          <w:r w:rsidRPr="006851C5">
            <w:rPr>
              <w:lang w:val="en-US"/>
            </w:rPr>
            <w:instrText>ADDIN CitaviBibliography</w:instrText>
          </w:r>
          <w:r>
            <w:fldChar w:fldCharType="separate"/>
          </w:r>
          <w:r w:rsidR="00B84514">
            <w:t>Список</w:t>
          </w:r>
          <w:r w:rsidR="00B84514" w:rsidRPr="00B84514">
            <w:rPr>
              <w:lang w:val="en-US"/>
            </w:rPr>
            <w:t xml:space="preserve"> </w:t>
          </w:r>
          <w:r w:rsidR="00B84514">
            <w:t>литературы</w:t>
          </w:r>
        </w:p>
        <w:p w14:paraId="24A7A564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1.</w:t>
          </w:r>
          <w:r w:rsidRPr="00B84514">
            <w:rPr>
              <w:lang w:val="en-US"/>
            </w:rPr>
            <w:tab/>
          </w:r>
          <w:bookmarkStart w:id="29" w:name="_CTVL001b00678f8cf084cdb8c8f3e1acea86f0b"/>
          <w:r w:rsidRPr="00B84514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B84514">
            <w:rPr>
              <w:lang w:val="en-US"/>
            </w:rPr>
            <w:t>.45, №2. – C.133–141.</w:t>
          </w:r>
        </w:p>
        <w:bookmarkEnd w:id="29"/>
        <w:p w14:paraId="6ED55AF9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2.</w:t>
          </w:r>
          <w:r w:rsidRPr="00B84514">
            <w:rPr>
              <w:lang w:val="en-US"/>
            </w:rPr>
            <w:tab/>
          </w:r>
          <w:bookmarkStart w:id="30" w:name="_CTVL0017e9a8876a2d645a5a082070cc101300e"/>
          <w:r w:rsidRPr="00B84514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B84514">
            <w:rPr>
              <w:lang w:val="en-US"/>
            </w:rPr>
            <w:t>Oldring</w:t>
          </w:r>
          <w:proofErr w:type="spellEnd"/>
          <w:r w:rsidRPr="00B84514">
            <w:rPr>
              <w:lang w:val="en-US"/>
            </w:rPr>
            <w:t xml:space="preserve">, N.S. Allen, K.K. </w:t>
          </w:r>
          <w:proofErr w:type="spellStart"/>
          <w:r w:rsidRPr="00B84514">
            <w:rPr>
              <w:lang w:val="en-US"/>
            </w:rPr>
            <w:t>Dietliker</w:t>
          </w:r>
          <w:proofErr w:type="spellEnd"/>
          <w:r w:rsidRPr="00B84514">
            <w:rPr>
              <w:lang w:val="en-US"/>
            </w:rPr>
            <w:t xml:space="preserve"> [</w:t>
          </w:r>
          <w:r>
            <w:t>и</w:t>
          </w:r>
          <w:r w:rsidRPr="00B84514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B84514">
            <w:rPr>
              <w:lang w:val="en-US"/>
            </w:rPr>
            <w:t>.], 1991.</w:t>
          </w:r>
        </w:p>
        <w:bookmarkEnd w:id="30"/>
        <w:p w14:paraId="5ACF1FB4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3.</w:t>
          </w:r>
          <w:r w:rsidRPr="00B84514">
            <w:rPr>
              <w:lang w:val="en-US"/>
            </w:rPr>
            <w:tab/>
          </w:r>
          <w:bookmarkStart w:id="31" w:name="_CTVL001b90c99dba62047e7b7844903a7629dc9"/>
          <w:r w:rsidRPr="00B84514">
            <w:rPr>
              <w:lang w:val="en-US"/>
            </w:rPr>
            <w:t xml:space="preserve">Lasers and Photopolymers / C. </w:t>
          </w:r>
          <w:proofErr w:type="spellStart"/>
          <w:r w:rsidRPr="00B84514">
            <w:rPr>
              <w:lang w:val="en-US"/>
            </w:rPr>
            <w:t>Carre</w:t>
          </w:r>
          <w:proofErr w:type="spellEnd"/>
          <w:r w:rsidRPr="00B84514">
            <w:rPr>
              <w:lang w:val="en-US"/>
            </w:rPr>
            <w:t xml:space="preserve">, C. Decker, J.P. </w:t>
          </w:r>
          <w:proofErr w:type="spellStart"/>
          <w:r w:rsidRPr="00B84514">
            <w:rPr>
              <w:lang w:val="en-US"/>
            </w:rPr>
            <w:t>Fouassier</w:t>
          </w:r>
          <w:proofErr w:type="spellEnd"/>
          <w:r w:rsidRPr="00B84514">
            <w:rPr>
              <w:lang w:val="en-US"/>
            </w:rPr>
            <w:t xml:space="preserve">, D.J. </w:t>
          </w:r>
          <w:proofErr w:type="spellStart"/>
          <w:r w:rsidRPr="00B84514">
            <w:rPr>
              <w:lang w:val="en-US"/>
            </w:rPr>
            <w:t>Lougnot</w:t>
          </w:r>
          <w:proofErr w:type="spellEnd"/>
          <w:r w:rsidRPr="00B84514">
            <w:rPr>
              <w:lang w:val="en-US"/>
            </w:rPr>
            <w:t xml:space="preserve"> // Laser Chemistry. – 1990. – </w:t>
          </w:r>
          <w:r>
            <w:t>Т</w:t>
          </w:r>
          <w:r w:rsidRPr="00B84514">
            <w:rPr>
              <w:lang w:val="en-US"/>
            </w:rPr>
            <w:t>.10, №5-6. – C.349–366.</w:t>
          </w:r>
        </w:p>
        <w:bookmarkEnd w:id="31"/>
        <w:p w14:paraId="44EB3716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4.</w:t>
          </w:r>
          <w:r w:rsidRPr="00B84514">
            <w:rPr>
              <w:lang w:val="en-US"/>
            </w:rPr>
            <w:tab/>
          </w:r>
          <w:bookmarkStart w:id="32" w:name="_CTVL00109df3bf3c221403b9df5d4c77d669f32"/>
          <w:r w:rsidRPr="00B84514">
            <w:rPr>
              <w:lang w:val="en-US"/>
            </w:rPr>
            <w:t>Pappas, S.P. Radiation curing / S.P. Pappas, 1992.</w:t>
          </w:r>
        </w:p>
        <w:bookmarkEnd w:id="32"/>
        <w:p w14:paraId="120EB27F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5.</w:t>
          </w:r>
          <w:r w:rsidRPr="00B84514">
            <w:rPr>
              <w:lang w:val="en-US"/>
            </w:rPr>
            <w:tab/>
          </w:r>
          <w:bookmarkStart w:id="33" w:name="_CTVL00184eec80d350445a89ad03ccf92e185db"/>
          <w:proofErr w:type="spellStart"/>
          <w:r w:rsidRPr="00B84514">
            <w:rPr>
              <w:lang w:val="en-US"/>
            </w:rPr>
            <w:t>Kloosterboer</w:t>
          </w:r>
          <w:proofErr w:type="spellEnd"/>
          <w:r w:rsidRPr="00B84514">
            <w:rPr>
              <w:lang w:val="en-US"/>
            </w:rPr>
            <w:t xml:space="preserve">, J.G. / J.G. </w:t>
          </w:r>
          <w:proofErr w:type="spellStart"/>
          <w:r w:rsidRPr="00B84514">
            <w:rPr>
              <w:lang w:val="en-US"/>
            </w:rPr>
            <w:t>Kloosterboer</w:t>
          </w:r>
          <w:proofErr w:type="spellEnd"/>
          <w:r w:rsidRPr="00B84514">
            <w:rPr>
              <w:lang w:val="en-US"/>
            </w:rPr>
            <w:t xml:space="preserve"> // Adv. </w:t>
          </w:r>
          <w:proofErr w:type="spellStart"/>
          <w:r w:rsidRPr="00B84514">
            <w:rPr>
              <w:lang w:val="en-US"/>
            </w:rPr>
            <w:t>Polym</w:t>
          </w:r>
          <w:proofErr w:type="spellEnd"/>
          <w:r w:rsidRPr="00B84514">
            <w:rPr>
              <w:lang w:val="en-US"/>
            </w:rPr>
            <w:t>. Sci. – 1988. – </w:t>
          </w:r>
          <w:r>
            <w:t>Т</w:t>
          </w:r>
          <w:r w:rsidRPr="00B84514">
            <w:rPr>
              <w:lang w:val="en-US"/>
            </w:rPr>
            <w:t>.84.</w:t>
          </w:r>
        </w:p>
        <w:bookmarkEnd w:id="33"/>
        <w:p w14:paraId="0632855A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6.</w:t>
          </w:r>
          <w:r w:rsidRPr="00B84514">
            <w:rPr>
              <w:lang w:val="en-US"/>
            </w:rPr>
            <w:tab/>
          </w:r>
          <w:bookmarkStart w:id="34" w:name="_CTVL001f045eeb15fd3404fadf46b6a18592372"/>
          <w:r w:rsidRPr="00B84514">
            <w:rPr>
              <w:lang w:val="en-US"/>
            </w:rPr>
            <w:t xml:space="preserve">Decker, C. / C. Decker // </w:t>
          </w:r>
          <w:proofErr w:type="spellStart"/>
          <w:r w:rsidRPr="00B84514">
            <w:rPr>
              <w:lang w:val="en-US"/>
            </w:rPr>
            <w:t>Progr</w:t>
          </w:r>
          <w:proofErr w:type="spellEnd"/>
          <w:r w:rsidRPr="00B84514">
            <w:rPr>
              <w:lang w:val="en-US"/>
            </w:rPr>
            <w:t xml:space="preserve">. </w:t>
          </w:r>
          <w:proofErr w:type="spellStart"/>
          <w:r w:rsidRPr="00B84514">
            <w:rPr>
              <w:lang w:val="en-US"/>
            </w:rPr>
            <w:t>Polym</w:t>
          </w:r>
          <w:proofErr w:type="spellEnd"/>
          <w:r w:rsidRPr="00B84514">
            <w:rPr>
              <w:lang w:val="en-US"/>
            </w:rPr>
            <w:t>. Sci. – 1996. – </w:t>
          </w:r>
          <w:r>
            <w:t>Т</w:t>
          </w:r>
          <w:r w:rsidRPr="00B84514">
            <w:rPr>
              <w:lang w:val="en-US"/>
            </w:rPr>
            <w:t>.21. – C.593.</w:t>
          </w:r>
        </w:p>
        <w:bookmarkEnd w:id="34"/>
        <w:p w14:paraId="482D1467" w14:textId="77777777" w:rsidR="00B84514" w:rsidRDefault="00B84514" w:rsidP="00B84514">
          <w:pPr>
            <w:pStyle w:val="CitaviBibliographyEntry"/>
          </w:pPr>
          <w:r w:rsidRPr="00B84514">
            <w:rPr>
              <w:lang w:val="en-US"/>
            </w:rPr>
            <w:t>7.</w:t>
          </w:r>
          <w:r w:rsidRPr="00B84514">
            <w:rPr>
              <w:lang w:val="en-US"/>
            </w:rPr>
            <w:tab/>
          </w:r>
          <w:bookmarkStart w:id="35" w:name="_CTVL0011b87b4336e68420e97ccf9649e6b9257"/>
          <w:r w:rsidRPr="00B84514">
            <w:rPr>
              <w:lang w:val="en-US"/>
            </w:rPr>
            <w:t xml:space="preserve">Decker, C. </w:t>
          </w:r>
          <w:proofErr w:type="spellStart"/>
          <w:r w:rsidRPr="00B84514">
            <w:rPr>
              <w:lang w:val="en-US"/>
            </w:rPr>
            <w:t>Macromol</w:t>
          </w:r>
          <w:proofErr w:type="spellEnd"/>
          <w:r w:rsidRPr="00B84514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35"/>
        <w:p w14:paraId="378644E5" w14:textId="77777777" w:rsidR="00B84514" w:rsidRDefault="00B84514" w:rsidP="00B84514">
          <w:pPr>
            <w:pStyle w:val="CitaviBibliographyEntry"/>
          </w:pPr>
          <w:r>
            <w:t>8.</w:t>
          </w:r>
          <w:r>
            <w:tab/>
          </w:r>
          <w:bookmarkStart w:id="36" w:name="_CTVL001672c429ba8ed41a18df5e14690d5d4d5"/>
          <w:r>
            <w:t>Шурыгина, М.П. Механизм фотовосстановления орто-хинонов / М.П. Шурыгина, В.К. Черкасов. – 2006. – .</w:t>
          </w:r>
        </w:p>
        <w:bookmarkEnd w:id="36"/>
        <w:p w14:paraId="3F17E7CE" w14:textId="77777777" w:rsidR="00B84514" w:rsidRDefault="00B84514" w:rsidP="00B84514">
          <w:pPr>
            <w:pStyle w:val="CitaviBibliographyEntry"/>
          </w:pPr>
          <w:r>
            <w:t>9.</w:t>
          </w:r>
          <w:r>
            <w:tab/>
          </w:r>
          <w:bookmarkStart w:id="37" w:name="_CTVL0016570ff06ee304e0c8ec7e9b213257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37"/>
        <w:p w14:paraId="7DDF2261" w14:textId="77777777" w:rsidR="00B84514" w:rsidRDefault="00B84514" w:rsidP="00B84514">
          <w:pPr>
            <w:pStyle w:val="CitaviBibliographyEntry"/>
          </w:pPr>
          <w:r>
            <w:t>10.</w:t>
          </w:r>
          <w:r>
            <w:tab/>
          </w:r>
          <w:bookmarkStart w:id="38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38"/>
        <w:p w14:paraId="2850BB32" w14:textId="77777777" w:rsidR="00B84514" w:rsidRDefault="00B84514" w:rsidP="00B84514">
          <w:pPr>
            <w:pStyle w:val="CitaviBibliographyEntry"/>
          </w:pPr>
          <w:r>
            <w:t>11.</w:t>
          </w:r>
          <w:r>
            <w:tab/>
          </w:r>
          <w:bookmarkStart w:id="39" w:name="_CTVL00167905669e7e842bcb65c3335852fc49a"/>
          <w:r>
            <w:t>Сивухин Д.В. Общий курс физики / Сивухин Д.В.</w:t>
          </w:r>
        </w:p>
        <w:bookmarkEnd w:id="39"/>
        <w:p w14:paraId="3E0D5E96" w14:textId="3AC6A904" w:rsidR="006851C5" w:rsidRPr="00517E6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12.</w:t>
          </w:r>
          <w:r w:rsidRPr="00B84514">
            <w:rPr>
              <w:lang w:val="en-US"/>
            </w:rPr>
            <w:tab/>
          </w:r>
          <w:bookmarkStart w:id="40" w:name="_CTVL0013da2bdf24f0f4e7393c45c3300606d08"/>
          <w:r w:rsidRPr="00B84514">
            <w:rPr>
              <w:lang w:val="en-US"/>
            </w:rPr>
            <w:t>Draper, N.R. Applied regression analysis / N.R. Draper, H. Smith. – New York: Wiley, 1998. – xvii, 706</w:t>
          </w:r>
          <w:bookmarkEnd w:id="40"/>
          <w:r w:rsidRPr="00B84514">
            <w:rPr>
              <w:lang w:val="en-US"/>
            </w:rPr>
            <w:t>.</w:t>
          </w:r>
          <w:r w:rsidR="006851C5">
            <w:fldChar w:fldCharType="end"/>
          </w:r>
        </w:p>
      </w:sdtContent>
    </w:sdt>
    <w:p w14:paraId="522D9F49" w14:textId="77777777" w:rsidR="006851C5" w:rsidRPr="00517E64" w:rsidRDefault="006851C5" w:rsidP="006851C5">
      <w:pPr>
        <w:rPr>
          <w:lang w:val="en-US"/>
        </w:rPr>
      </w:pPr>
    </w:p>
    <w:sectPr w:rsidR="006851C5" w:rsidRPr="00517E64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12-13T13:47:00Z" w:initials="H">
    <w:p w14:paraId="1D6676CC" w14:textId="5B56FC9C" w:rsidR="009B00CC" w:rsidRDefault="009B00CC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STRANGER" w:date="2023-12-26T13:58:00Z" w:initials="S">
    <w:p w14:paraId="7436EC1F" w14:textId="1D31A434" w:rsidR="009B00CC" w:rsidRDefault="009B00CC">
      <w:pPr>
        <w:pStyle w:val="af5"/>
      </w:pPr>
      <w:r>
        <w:rPr>
          <w:rStyle w:val="af4"/>
        </w:rPr>
        <w:annotationRef/>
      </w:r>
      <w:r w:rsidR="005205C9">
        <w:t>Не мало ли?</w:t>
      </w:r>
    </w:p>
    <w:p w14:paraId="131E2D91" w14:textId="482FFE2D" w:rsidR="009B00CC" w:rsidRDefault="009B00CC">
      <w:pPr>
        <w:pStyle w:val="af5"/>
      </w:pPr>
    </w:p>
  </w:comment>
  <w:comment w:id="9" w:author="HOME" w:date="2023-12-26T21:17:00Z" w:initials="H">
    <w:p w14:paraId="42621D46" w14:textId="18022A5E" w:rsidR="009B00CC" w:rsidRDefault="009B00CC">
      <w:pPr>
        <w:pStyle w:val="af5"/>
      </w:pPr>
      <w:r>
        <w:rPr>
          <w:rStyle w:val="af4"/>
        </w:rPr>
        <w:annotationRef/>
      </w:r>
      <w:r>
        <w:t>Источник</w:t>
      </w:r>
    </w:p>
    <w:p w14:paraId="2945CC42" w14:textId="43A23F45" w:rsidR="009B00CC" w:rsidRDefault="009B00CC">
      <w:pPr>
        <w:pStyle w:val="af5"/>
      </w:pPr>
    </w:p>
  </w:comment>
  <w:comment w:id="10" w:author="STRANGER" w:date="2023-12-26T14:08:00Z" w:initials="S">
    <w:p w14:paraId="443533B9" w14:textId="1829519F" w:rsidR="009B00CC" w:rsidRDefault="009B00CC">
      <w:pPr>
        <w:pStyle w:val="af5"/>
      </w:pPr>
      <w:r>
        <w:rPr>
          <w:rStyle w:val="af4"/>
        </w:rPr>
        <w:annotationRef/>
      </w:r>
      <w:r>
        <w:t>Стоит ли так сложно выражаться?</w:t>
      </w:r>
    </w:p>
  </w:comment>
  <w:comment w:id="11" w:author="HOME" w:date="2023-12-26T22:50:00Z" w:initials="H">
    <w:p w14:paraId="1B321699" w14:textId="2E6CA2F5" w:rsidR="009B00CC" w:rsidRPr="00E923B5" w:rsidRDefault="009B00CC">
      <w:pPr>
        <w:pStyle w:val="af5"/>
      </w:pPr>
      <w:r>
        <w:rPr>
          <w:rStyle w:val="af4"/>
        </w:rPr>
        <w:annotationRef/>
      </w:r>
      <w:r>
        <w:t>Сложно написал</w:t>
      </w:r>
      <w:r w:rsidR="005205C9">
        <w:t xml:space="preserve">, как лучше, ведь это как бы производная по касательной именно </w:t>
      </w:r>
      <w:proofErr w:type="spellStart"/>
      <w:r w:rsidR="005205C9">
        <w:t>тангенсальной</w:t>
      </w:r>
      <w:proofErr w:type="spellEnd"/>
      <w:r w:rsidR="005205C9">
        <w:t xml:space="preserve"> скорости</w:t>
      </w:r>
    </w:p>
  </w:comment>
  <w:comment w:id="12" w:author="HOME" w:date="2023-12-26T23:40:00Z" w:initials="H">
    <w:p w14:paraId="1D617C3B" w14:textId="6201077E" w:rsidR="009B00CC" w:rsidRDefault="009B00CC">
      <w:pPr>
        <w:pStyle w:val="af5"/>
      </w:pPr>
      <w:r>
        <w:rPr>
          <w:rStyle w:val="af4"/>
        </w:rPr>
        <w:annotationRef/>
      </w:r>
      <w:r>
        <w:t>Нужно ли писать про модели типа легкой и тяжелой примеси?</w:t>
      </w:r>
    </w:p>
  </w:comment>
  <w:comment w:id="14" w:author="STRANGER" w:date="2023-12-26T14:45:00Z" w:initials="S">
    <w:p w14:paraId="68DF6C53" w14:textId="4D8AD93E" w:rsidR="009B00CC" w:rsidRDefault="009B00CC">
      <w:pPr>
        <w:pStyle w:val="af5"/>
      </w:pPr>
      <w:r>
        <w:rPr>
          <w:rStyle w:val="af4"/>
        </w:rPr>
        <w:annotationRef/>
      </w:r>
      <w:r>
        <w:t>Пояснить что это</w:t>
      </w:r>
    </w:p>
  </w:comment>
  <w:comment w:id="16" w:author="HOME" w:date="2023-12-20T13:26:00Z" w:initials="H">
    <w:p w14:paraId="253D677B" w14:textId="68A00EC0" w:rsidR="009B00CC" w:rsidRDefault="009B00CC">
      <w:pPr>
        <w:pStyle w:val="af5"/>
      </w:pPr>
      <w:r>
        <w:rPr>
          <w:rStyle w:val="af4"/>
        </w:rPr>
        <w:annotationRef/>
      </w:r>
      <w:r w:rsidR="005205C9">
        <w:t>Как лучше назвать?</w:t>
      </w:r>
    </w:p>
  </w:comment>
  <w:comment w:id="19" w:author="STRANGER" w:date="2023-12-25T20:55:00Z" w:initials="S">
    <w:p w14:paraId="7FF69D57" w14:textId="764C42CF" w:rsidR="009B00CC" w:rsidRPr="000811A4" w:rsidRDefault="009B00CC" w:rsidP="00E4205B">
      <w:pPr>
        <w:pStyle w:val="a7"/>
      </w:pPr>
      <w:r>
        <w:rPr>
          <w:rStyle w:val="af4"/>
        </w:rPr>
        <w:annotationRef/>
      </w:r>
      <w:r w:rsidR="00E4205B">
        <w:t xml:space="preserve">нужно  ли делать подписи к оси У, ведь находим не </w:t>
      </w:r>
      <w:r w:rsidR="00E4205B">
        <w:rPr>
          <w:lang w:val="en-US"/>
        </w:rPr>
        <w:t>D</w:t>
      </w:r>
      <w:r w:rsidR="00E4205B" w:rsidRPr="00EF0AE9">
        <w:t>,</w:t>
      </w:r>
      <w:r w:rsidR="00E4205B">
        <w:t xml:space="preserve"> а некоторую величину ню/</w:t>
      </w:r>
      <w:r w:rsidR="00E4205B">
        <w:rPr>
          <w:lang w:val="en-US"/>
        </w:rPr>
        <w:t>T</w:t>
      </w:r>
      <w:r w:rsidR="00E4205B">
        <w:t>?</w:t>
      </w:r>
    </w:p>
  </w:comment>
  <w:comment w:id="20" w:author="HOME" w:date="2023-12-27T01:05:00Z" w:initials="H">
    <w:p w14:paraId="2914BE49" w14:textId="50BF7201" w:rsidR="008D3886" w:rsidRPr="008D3886" w:rsidRDefault="008D3886">
      <w:pPr>
        <w:pStyle w:val="af5"/>
      </w:pPr>
      <w:r>
        <w:rPr>
          <w:rStyle w:val="af4"/>
        </w:rPr>
        <w:annotationRef/>
      </w:r>
      <w:r>
        <w:t xml:space="preserve">Не стал переводить все в нелинейный вид а потом обратно, подпись </w:t>
      </w:r>
      <w:r>
        <w:rPr>
          <w:lang w:val="en-US"/>
        </w:rPr>
        <w:t>D</w:t>
      </w:r>
      <w:r w:rsidRPr="008D3886">
        <w:t xml:space="preserve"> </w:t>
      </w:r>
      <w:r>
        <w:t>-нормально или как то изменить?</w:t>
      </w:r>
    </w:p>
  </w:comment>
  <w:comment w:id="21" w:author="HOME" w:date="2023-12-27T00:56:00Z" w:initials="H">
    <w:p w14:paraId="201CAA8B" w14:textId="5F1AB709" w:rsidR="00A83A7B" w:rsidRDefault="00A83A7B">
      <w:pPr>
        <w:pStyle w:val="af5"/>
      </w:pPr>
      <w:r>
        <w:rPr>
          <w:rStyle w:val="af4"/>
        </w:rPr>
        <w:annotationRef/>
      </w:r>
      <w:r>
        <w:t>Нормально назвать</w:t>
      </w:r>
    </w:p>
  </w:comment>
  <w:comment w:id="22" w:author="HOME" w:date="2023-12-27T01:07:00Z" w:initials="H">
    <w:p w14:paraId="3BD1E7FD" w14:textId="3F4D3070" w:rsidR="008D3886" w:rsidRDefault="008D3886">
      <w:pPr>
        <w:pStyle w:val="af5"/>
      </w:pPr>
      <w:r>
        <w:rPr>
          <w:rStyle w:val="af4"/>
        </w:rPr>
        <w:annotationRef/>
      </w:r>
      <w:r>
        <w:t>Нужно ли рубить графики ровно от 15 до 40 или лучше показать те, данные которые были действительно сняты?</w:t>
      </w:r>
    </w:p>
  </w:comment>
  <w:comment w:id="23" w:author="HOME" w:date="2023-12-26T23:44:00Z" w:initials="H">
    <w:p w14:paraId="10FBF694" w14:textId="2B8F8444" w:rsidR="009B00CC" w:rsidRDefault="009B00CC">
      <w:pPr>
        <w:pStyle w:val="af5"/>
      </w:pPr>
      <w:r>
        <w:rPr>
          <w:rStyle w:val="af4"/>
        </w:rPr>
        <w:annotationRef/>
      </w:r>
      <w:r>
        <w:t xml:space="preserve">для </w:t>
      </w:r>
      <w:r>
        <w:rPr>
          <w:lang w:val="en-US"/>
        </w:rPr>
        <w:t>PETA</w:t>
      </w:r>
      <w:r w:rsidRPr="00906EEE">
        <w:t xml:space="preserve"> </w:t>
      </w:r>
      <w:r>
        <w:t xml:space="preserve">ниже 25 С нет вязкости- он </w:t>
      </w:r>
      <w:r w:rsidR="008D3886">
        <w:t>твёрдый</w:t>
      </w:r>
      <w:r>
        <w:t>, стоит ли строить аппроксимирующую кривую до 15С в таком случае?</w:t>
      </w:r>
    </w:p>
  </w:comment>
  <w:comment w:id="24" w:author="HOME" w:date="2023-12-27T01:02:00Z" w:initials="H">
    <w:p w14:paraId="2144F455" w14:textId="4AB3D572" w:rsidR="00CC29DA" w:rsidRDefault="00CC29DA">
      <w:pPr>
        <w:pStyle w:val="af5"/>
      </w:pPr>
      <w:r>
        <w:rPr>
          <w:rStyle w:val="af4"/>
        </w:rPr>
        <w:annotationRef/>
      </w:r>
      <w:r>
        <w:t>Или это лучше в обсуждение?</w:t>
      </w:r>
    </w:p>
  </w:comment>
  <w:comment w:id="25" w:author="HOME" w:date="2023-12-27T01:08:00Z" w:initials="H">
    <w:p w14:paraId="4DFB57BA" w14:textId="77777777" w:rsidR="009818B8" w:rsidRDefault="009818B8" w:rsidP="009818B8">
      <w:pPr>
        <w:pStyle w:val="af5"/>
      </w:pPr>
      <w:r>
        <w:rPr>
          <w:rStyle w:val="af4"/>
        </w:rPr>
        <w:annotationRef/>
      </w:r>
    </w:p>
  </w:comment>
  <w:comment w:id="26" w:author="HOME" w:date="2023-12-27T01:09:00Z" w:initials="H">
    <w:p w14:paraId="72833FC2" w14:textId="454BE75E" w:rsidR="009818B8" w:rsidRDefault="009818B8">
      <w:pPr>
        <w:pStyle w:val="af5"/>
      </w:pPr>
      <w:r>
        <w:rPr>
          <w:rStyle w:val="af4"/>
        </w:rPr>
        <w:annotationRef/>
      </w:r>
      <w:r>
        <w:t>Стоит ли показать, что добавлять чистый бутанол на них будет плохой идей?</w:t>
      </w:r>
    </w:p>
  </w:comment>
  <w:comment w:id="27" w:author="HOME" w:date="2023-12-27T01:11:00Z" w:initials="H">
    <w:p w14:paraId="05885529" w14:textId="724F812F" w:rsidR="005D64D5" w:rsidRDefault="005D64D5">
      <w:pPr>
        <w:pStyle w:val="af5"/>
      </w:pPr>
      <w:r>
        <w:rPr>
          <w:rStyle w:val="af4"/>
        </w:rPr>
        <w:annotationRef/>
      </w:r>
      <w:r>
        <w:t>Назвать нормально</w:t>
      </w:r>
    </w:p>
  </w:comment>
  <w:comment w:id="28" w:author="HOME" w:date="2023-12-27T01:11:00Z" w:initials="H">
    <w:p w14:paraId="00B7C268" w14:textId="4DC0D1F4" w:rsidR="00475733" w:rsidRDefault="00475733">
      <w:pPr>
        <w:pStyle w:val="af5"/>
      </w:pPr>
      <w:r>
        <w:rPr>
          <w:rStyle w:val="af4"/>
        </w:rPr>
        <w:annotationRef/>
      </w:r>
      <w:proofErr w:type="spellStart"/>
      <w:r>
        <w:t>Плотсноть</w:t>
      </w:r>
      <w:proofErr w:type="spellEnd"/>
      <w:r>
        <w:t xml:space="preserve"> бутанола не успел вписать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D6676CC" w15:done="0"/>
  <w15:commentEx w15:paraId="131E2D91" w15:done="0"/>
  <w15:commentEx w15:paraId="2945CC42" w15:done="0"/>
  <w15:commentEx w15:paraId="443533B9" w15:done="0"/>
  <w15:commentEx w15:paraId="1B321699" w15:done="0"/>
  <w15:commentEx w15:paraId="1D617C3B" w15:done="0"/>
  <w15:commentEx w15:paraId="68DF6C53" w15:done="0"/>
  <w15:commentEx w15:paraId="253D677B" w15:done="0"/>
  <w15:commentEx w15:paraId="7FF69D57" w15:done="0"/>
  <w15:commentEx w15:paraId="2914BE49" w15:done="0"/>
  <w15:commentEx w15:paraId="201CAA8B" w15:done="0"/>
  <w15:commentEx w15:paraId="3BD1E7FD" w15:done="0"/>
  <w15:commentEx w15:paraId="10FBF694" w15:done="0"/>
  <w15:commentEx w15:paraId="2144F455" w15:done="0"/>
  <w15:commentEx w15:paraId="4DFB57BA" w15:done="0"/>
  <w15:commentEx w15:paraId="72833FC2" w15:done="0"/>
  <w15:commentEx w15:paraId="05885529" w15:done="0"/>
  <w15:commentEx w15:paraId="00B7C26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35C156" w16cex:dateUtc="2023-12-26T18:17:00Z"/>
  <w16cex:commentExtensible w16cex:durableId="2935D72B" w16cex:dateUtc="2023-12-26T19:50:00Z"/>
  <w16cex:commentExtensible w16cex:durableId="2935E304" w16cex:dateUtc="2023-12-26T20:40:00Z"/>
  <w16cex:commentExtensible w16cex:durableId="292D69EC" w16cex:dateUtc="2023-12-20T10:26:00Z"/>
  <w16cex:commentExtensible w16cex:durableId="2935F6E8" w16cex:dateUtc="2023-12-26T22:05:00Z"/>
  <w16cex:commentExtensible w16cex:durableId="2935F4A3" w16cex:dateUtc="2023-12-26T21:56:00Z"/>
  <w16cex:commentExtensible w16cex:durableId="2935F739" w16cex:dateUtc="2023-12-26T22:07:00Z"/>
  <w16cex:commentExtensible w16cex:durableId="2935E3DF" w16cex:dateUtc="2023-12-26T20:44:00Z"/>
  <w16cex:commentExtensible w16cex:durableId="2935F619" w16cex:dateUtc="2023-12-26T22:02:00Z"/>
  <w16cex:commentExtensible w16cex:durableId="2935F7A8" w16cex:dateUtc="2023-12-26T22:08:00Z"/>
  <w16cex:commentExtensible w16cex:durableId="2935F7E2" w16cex:dateUtc="2023-12-26T22:09:00Z"/>
  <w16cex:commentExtensible w16cex:durableId="2935F82C" w16cex:dateUtc="2023-12-26T22:11:00Z"/>
  <w16cex:commentExtensible w16cex:durableId="2935F83C" w16cex:dateUtc="2023-12-26T22:1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D6676CC" w16cid:durableId="29243479"/>
  <w16cid:commentId w16cid:paraId="131E2D91" w16cid:durableId="29355A97"/>
  <w16cid:commentId w16cid:paraId="2945CC42" w16cid:durableId="2935C156"/>
  <w16cid:commentId w16cid:paraId="443533B9" w16cid:durableId="29355CCA"/>
  <w16cid:commentId w16cid:paraId="1B321699" w16cid:durableId="2935D72B"/>
  <w16cid:commentId w16cid:paraId="1D617C3B" w16cid:durableId="2935E304"/>
  <w16cid:commentId w16cid:paraId="68DF6C53" w16cid:durableId="2935658C"/>
  <w16cid:commentId w16cid:paraId="253D677B" w16cid:durableId="292D69EC"/>
  <w16cid:commentId w16cid:paraId="7FF69D57" w16cid:durableId="29346AB4"/>
  <w16cid:commentId w16cid:paraId="2914BE49" w16cid:durableId="2935F6E8"/>
  <w16cid:commentId w16cid:paraId="201CAA8B" w16cid:durableId="2935F4A3"/>
  <w16cid:commentId w16cid:paraId="3BD1E7FD" w16cid:durableId="2935F739"/>
  <w16cid:commentId w16cid:paraId="10FBF694" w16cid:durableId="2935E3DF"/>
  <w16cid:commentId w16cid:paraId="2144F455" w16cid:durableId="2935F619"/>
  <w16cid:commentId w16cid:paraId="4DFB57BA" w16cid:durableId="2935F7A8"/>
  <w16cid:commentId w16cid:paraId="72833FC2" w16cid:durableId="2935F7E2"/>
  <w16cid:commentId w16cid:paraId="05885529" w16cid:durableId="2935F82C"/>
  <w16cid:commentId w16cid:paraId="00B7C268" w16cid:durableId="2935F83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4AA643EA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33B7E"/>
    <w:rsid w:val="00042BB0"/>
    <w:rsid w:val="00044325"/>
    <w:rsid w:val="000652AC"/>
    <w:rsid w:val="00074D20"/>
    <w:rsid w:val="000811A4"/>
    <w:rsid w:val="00094282"/>
    <w:rsid w:val="000A3A85"/>
    <w:rsid w:val="000D5FF1"/>
    <w:rsid w:val="000E6923"/>
    <w:rsid w:val="001204EC"/>
    <w:rsid w:val="00123C8E"/>
    <w:rsid w:val="00126712"/>
    <w:rsid w:val="00131BD4"/>
    <w:rsid w:val="00133D4B"/>
    <w:rsid w:val="00140220"/>
    <w:rsid w:val="001579AD"/>
    <w:rsid w:val="00161E9B"/>
    <w:rsid w:val="00170F64"/>
    <w:rsid w:val="00197870"/>
    <w:rsid w:val="001B6594"/>
    <w:rsid w:val="001B65BF"/>
    <w:rsid w:val="001C1F5C"/>
    <w:rsid w:val="001C6E45"/>
    <w:rsid w:val="00202D85"/>
    <w:rsid w:val="0021161D"/>
    <w:rsid w:val="00223DE3"/>
    <w:rsid w:val="00276558"/>
    <w:rsid w:val="00282270"/>
    <w:rsid w:val="0028727D"/>
    <w:rsid w:val="002C52CF"/>
    <w:rsid w:val="002F3239"/>
    <w:rsid w:val="00305FFB"/>
    <w:rsid w:val="003166DD"/>
    <w:rsid w:val="00352266"/>
    <w:rsid w:val="003616F4"/>
    <w:rsid w:val="00373951"/>
    <w:rsid w:val="003A1265"/>
    <w:rsid w:val="003A5482"/>
    <w:rsid w:val="003B020A"/>
    <w:rsid w:val="003B2131"/>
    <w:rsid w:val="003C132F"/>
    <w:rsid w:val="003E3C9C"/>
    <w:rsid w:val="003E4B78"/>
    <w:rsid w:val="0041013C"/>
    <w:rsid w:val="00413E63"/>
    <w:rsid w:val="00424D82"/>
    <w:rsid w:val="00431E90"/>
    <w:rsid w:val="00434EB5"/>
    <w:rsid w:val="004554DB"/>
    <w:rsid w:val="004605A9"/>
    <w:rsid w:val="00475733"/>
    <w:rsid w:val="00484B2B"/>
    <w:rsid w:val="00493372"/>
    <w:rsid w:val="004A1A07"/>
    <w:rsid w:val="004B2C5B"/>
    <w:rsid w:val="004E7621"/>
    <w:rsid w:val="00516B0C"/>
    <w:rsid w:val="00517E64"/>
    <w:rsid w:val="005205C9"/>
    <w:rsid w:val="005211F4"/>
    <w:rsid w:val="0053439D"/>
    <w:rsid w:val="00546D06"/>
    <w:rsid w:val="005723DD"/>
    <w:rsid w:val="00574090"/>
    <w:rsid w:val="0058143A"/>
    <w:rsid w:val="005965A7"/>
    <w:rsid w:val="005A0B11"/>
    <w:rsid w:val="005A72F6"/>
    <w:rsid w:val="005B60DA"/>
    <w:rsid w:val="005C069E"/>
    <w:rsid w:val="005D4E47"/>
    <w:rsid w:val="005D64D5"/>
    <w:rsid w:val="00605947"/>
    <w:rsid w:val="006231DF"/>
    <w:rsid w:val="00625B79"/>
    <w:rsid w:val="00647816"/>
    <w:rsid w:val="00655779"/>
    <w:rsid w:val="006851C5"/>
    <w:rsid w:val="006C67A7"/>
    <w:rsid w:val="007004E8"/>
    <w:rsid w:val="00702590"/>
    <w:rsid w:val="007045E3"/>
    <w:rsid w:val="00704A93"/>
    <w:rsid w:val="007062E5"/>
    <w:rsid w:val="0071381C"/>
    <w:rsid w:val="007204A8"/>
    <w:rsid w:val="00725F3E"/>
    <w:rsid w:val="007262F8"/>
    <w:rsid w:val="0074044A"/>
    <w:rsid w:val="007816BA"/>
    <w:rsid w:val="0078370A"/>
    <w:rsid w:val="007862F6"/>
    <w:rsid w:val="007A37FF"/>
    <w:rsid w:val="007B3D80"/>
    <w:rsid w:val="007C466A"/>
    <w:rsid w:val="00805A33"/>
    <w:rsid w:val="00810B5D"/>
    <w:rsid w:val="00816BE7"/>
    <w:rsid w:val="00817910"/>
    <w:rsid w:val="00843980"/>
    <w:rsid w:val="008527E1"/>
    <w:rsid w:val="008663E9"/>
    <w:rsid w:val="0088544D"/>
    <w:rsid w:val="008C57DA"/>
    <w:rsid w:val="008D3886"/>
    <w:rsid w:val="008E284D"/>
    <w:rsid w:val="008E3A82"/>
    <w:rsid w:val="008E44BB"/>
    <w:rsid w:val="008F3E8B"/>
    <w:rsid w:val="008F5DC8"/>
    <w:rsid w:val="00906EEE"/>
    <w:rsid w:val="009136BD"/>
    <w:rsid w:val="00925AA8"/>
    <w:rsid w:val="0093481E"/>
    <w:rsid w:val="00973B30"/>
    <w:rsid w:val="00973E46"/>
    <w:rsid w:val="009818B8"/>
    <w:rsid w:val="00986EA8"/>
    <w:rsid w:val="009B00CC"/>
    <w:rsid w:val="00A066E2"/>
    <w:rsid w:val="00A46E1B"/>
    <w:rsid w:val="00A613A9"/>
    <w:rsid w:val="00A6520B"/>
    <w:rsid w:val="00A735D9"/>
    <w:rsid w:val="00A83A7B"/>
    <w:rsid w:val="00A92476"/>
    <w:rsid w:val="00AA2E74"/>
    <w:rsid w:val="00AC72D4"/>
    <w:rsid w:val="00AE0BE3"/>
    <w:rsid w:val="00AF2BED"/>
    <w:rsid w:val="00AF2CA7"/>
    <w:rsid w:val="00B13A65"/>
    <w:rsid w:val="00B14DD4"/>
    <w:rsid w:val="00B3381C"/>
    <w:rsid w:val="00B84514"/>
    <w:rsid w:val="00BA6FED"/>
    <w:rsid w:val="00BB3C01"/>
    <w:rsid w:val="00BC6AF7"/>
    <w:rsid w:val="00BE3891"/>
    <w:rsid w:val="00C03404"/>
    <w:rsid w:val="00C31482"/>
    <w:rsid w:val="00C42602"/>
    <w:rsid w:val="00C5000C"/>
    <w:rsid w:val="00C507B1"/>
    <w:rsid w:val="00C53788"/>
    <w:rsid w:val="00C61528"/>
    <w:rsid w:val="00C67168"/>
    <w:rsid w:val="00CA7575"/>
    <w:rsid w:val="00CB4579"/>
    <w:rsid w:val="00CB6086"/>
    <w:rsid w:val="00CC29DA"/>
    <w:rsid w:val="00CD64F0"/>
    <w:rsid w:val="00CE596B"/>
    <w:rsid w:val="00CF0E89"/>
    <w:rsid w:val="00D21DA6"/>
    <w:rsid w:val="00D25FD3"/>
    <w:rsid w:val="00D27E5F"/>
    <w:rsid w:val="00D359F6"/>
    <w:rsid w:val="00D40047"/>
    <w:rsid w:val="00D42BB1"/>
    <w:rsid w:val="00D60C21"/>
    <w:rsid w:val="00D753E9"/>
    <w:rsid w:val="00D77C3B"/>
    <w:rsid w:val="00D85933"/>
    <w:rsid w:val="00D8609A"/>
    <w:rsid w:val="00D949F2"/>
    <w:rsid w:val="00DA5E7C"/>
    <w:rsid w:val="00DD13FA"/>
    <w:rsid w:val="00DD3C0B"/>
    <w:rsid w:val="00DD66A5"/>
    <w:rsid w:val="00E03B4A"/>
    <w:rsid w:val="00E17465"/>
    <w:rsid w:val="00E27180"/>
    <w:rsid w:val="00E4205B"/>
    <w:rsid w:val="00E64C26"/>
    <w:rsid w:val="00E7466D"/>
    <w:rsid w:val="00E923B5"/>
    <w:rsid w:val="00E9658C"/>
    <w:rsid w:val="00E9660E"/>
    <w:rsid w:val="00E97C9C"/>
    <w:rsid w:val="00EC2FC2"/>
    <w:rsid w:val="00ED3804"/>
    <w:rsid w:val="00EE32E7"/>
    <w:rsid w:val="00EF0AE9"/>
    <w:rsid w:val="00F3277F"/>
    <w:rsid w:val="00F44000"/>
    <w:rsid w:val="00F44C67"/>
    <w:rsid w:val="00F5543C"/>
    <w:rsid w:val="00F954D2"/>
    <w:rsid w:val="00FB2CEF"/>
    <w:rsid w:val="00FB5A3E"/>
    <w:rsid w:val="00FB7507"/>
    <w:rsid w:val="00FE0206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8C57DA"/>
  </w:style>
  <w:style w:type="paragraph" w:styleId="1">
    <w:name w:val="heading 1"/>
    <w:basedOn w:val="a"/>
    <w:next w:val="a"/>
    <w:link w:val="10"/>
    <w:uiPriority w:val="9"/>
    <w:rsid w:val="006851C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0">
    <w:name w:val="heading 2"/>
    <w:basedOn w:val="a"/>
    <w:next w:val="a"/>
    <w:link w:val="21"/>
    <w:uiPriority w:val="9"/>
    <w:semiHidden/>
    <w:unhideWhenUsed/>
    <w:rsid w:val="006851C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0">
    <w:name w:val="heading 3"/>
    <w:basedOn w:val="a"/>
    <w:next w:val="a"/>
    <w:link w:val="31"/>
    <w:uiPriority w:val="9"/>
    <w:semiHidden/>
    <w:unhideWhenUsed/>
    <w:rsid w:val="006851C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033B7E"/>
    <w:pPr>
      <w:spacing w:after="240"/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033B7E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3616F4"/>
    <w:pPr>
      <w:spacing w:after="0"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3616F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6"/>
    <w:next w:val="a7"/>
    <w:link w:val="12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2">
    <w:name w:val="Заголовок1 Знак"/>
    <w:basedOn w:val="a9"/>
    <w:link w:val="1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2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2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2"/>
    <w:autoRedefine/>
    <w:qFormat/>
    <w:rsid w:val="00AC72D4"/>
    <w:pPr>
      <w:keepNext/>
      <w:keepLines/>
      <w:numPr>
        <w:ilvl w:val="1"/>
        <w:numId w:val="4"/>
      </w:numPr>
      <w:spacing w:before="240"/>
      <w:outlineLvl w:val="2"/>
    </w:pPr>
    <w:rPr>
      <w:b/>
      <w:sz w:val="32"/>
      <w:szCs w:val="36"/>
    </w:rPr>
  </w:style>
  <w:style w:type="character" w:customStyle="1" w:styleId="32">
    <w:name w:val="Заголовок3 Знак"/>
    <w:basedOn w:val="a9"/>
    <w:link w:val="3"/>
    <w:rsid w:val="00AC72D4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unhideWhenUsed/>
    <w:qFormat/>
    <w:rsid w:val="004E7621"/>
    <w:pPr>
      <w:keepLines/>
      <w:spacing w:after="240" w:line="24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  <w:style w:type="paragraph" w:customStyle="1" w:styleId="CitaviBibliographyEntry">
    <w:name w:val="Citavi Bibliography Entry"/>
    <w:basedOn w:val="a"/>
    <w:link w:val="CitaviBibliographyEntry0"/>
    <w:uiPriority w:val="99"/>
    <w:rsid w:val="006851C5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6851C5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6851C5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6851C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6851C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20"/>
    <w:link w:val="CitaviChapterBibliographyHeading0"/>
    <w:uiPriority w:val="99"/>
    <w:rsid w:val="006851C5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6851C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character" w:customStyle="1" w:styleId="21">
    <w:name w:val="Заголовок 2 Знак"/>
    <w:basedOn w:val="a0"/>
    <w:link w:val="20"/>
    <w:uiPriority w:val="9"/>
    <w:semiHidden/>
    <w:rsid w:val="006851C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20"/>
    <w:link w:val="CitaviBibliographySubheading10"/>
    <w:uiPriority w:val="99"/>
    <w:rsid w:val="006851C5"/>
    <w:pPr>
      <w:outlineLvl w:val="9"/>
    </w:pPr>
    <w:rPr>
      <w:rFonts w:ascii="Times New Roman" w:hAnsi="Times New Roman"/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6851C5"/>
    <w:rPr>
      <w:rFonts w:ascii="Times New Roman" w:eastAsiaTheme="majorEastAsia" w:hAnsi="Times New Roman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0"/>
    <w:link w:val="CitaviBibliographySubheading20"/>
    <w:uiPriority w:val="99"/>
    <w:rsid w:val="006851C5"/>
    <w:pPr>
      <w:outlineLvl w:val="9"/>
    </w:pPr>
    <w:rPr>
      <w:rFonts w:ascii="Times New Roman" w:hAnsi="Times New Roman"/>
      <w:lang w:eastAsia="ru-RU"/>
    </w:r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6851C5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eastAsia="ru-RU"/>
    </w:rPr>
  </w:style>
  <w:style w:type="character" w:customStyle="1" w:styleId="31">
    <w:name w:val="Заголовок 3 Знак"/>
    <w:basedOn w:val="a0"/>
    <w:link w:val="30"/>
    <w:uiPriority w:val="9"/>
    <w:semiHidden/>
    <w:rsid w:val="006851C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4"/>
    <w:link w:val="CitaviBibliographySubheading3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6851C5"/>
    <w:rPr>
      <w:rFonts w:ascii="Times New Roman" w:eastAsiaTheme="majorEastAsia" w:hAnsi="Times New Roman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"/>
    <w:link w:val="CitaviBibliographySubheading4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6851C5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6851C5"/>
    <w:rPr>
      <w:rFonts w:ascii="Times New Roman" w:eastAsiaTheme="majorEastAsia" w:hAnsi="Times New Roman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6851C5"/>
    <w:rPr>
      <w:rFonts w:ascii="Times New Roman" w:eastAsiaTheme="majorEastAsia" w:hAnsi="Times New Roman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6851C5"/>
    <w:rPr>
      <w:rFonts w:ascii="Times New Roman" w:eastAsiaTheme="majorEastAsia" w:hAnsi="Times New Roman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6851C5"/>
    <w:rPr>
      <w:rFonts w:ascii="Times New Roman" w:eastAsiaTheme="majorEastAsia" w:hAnsi="Times New Roman" w:cstheme="majorBidi"/>
      <w:i/>
      <w:iCs/>
      <w:color w:val="404040" w:themeColor="text1" w:themeTint="BF"/>
      <w:sz w:val="20"/>
      <w:szCs w:val="20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jpeg"/><Relationship Id="rId26" Type="http://schemas.openxmlformats.org/officeDocument/2006/relationships/image" Target="media/image17.jpeg"/><Relationship Id="rId39" Type="http://schemas.openxmlformats.org/officeDocument/2006/relationships/image" Target="media/image30.jpeg"/><Relationship Id="rId21" Type="http://schemas.openxmlformats.org/officeDocument/2006/relationships/image" Target="media/image12.jpeg"/><Relationship Id="rId34" Type="http://schemas.openxmlformats.org/officeDocument/2006/relationships/image" Target="media/image25.jpe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50" Type="http://schemas.openxmlformats.org/officeDocument/2006/relationships/image" Target="media/image41.png"/><Relationship Id="rId55" Type="http://schemas.openxmlformats.org/officeDocument/2006/relationships/image" Target="media/image46.png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9" Type="http://schemas.openxmlformats.org/officeDocument/2006/relationships/image" Target="media/image20.jpeg"/><Relationship Id="rId11" Type="http://schemas.openxmlformats.org/officeDocument/2006/relationships/image" Target="media/image2.png"/><Relationship Id="rId24" Type="http://schemas.openxmlformats.org/officeDocument/2006/relationships/image" Target="media/image15.jpeg"/><Relationship Id="rId32" Type="http://schemas.openxmlformats.org/officeDocument/2006/relationships/image" Target="media/image23.jpeg"/><Relationship Id="rId37" Type="http://schemas.openxmlformats.org/officeDocument/2006/relationships/image" Target="media/image28.jpeg"/><Relationship Id="rId40" Type="http://schemas.openxmlformats.org/officeDocument/2006/relationships/image" Target="media/image31.jpeg"/><Relationship Id="rId45" Type="http://schemas.openxmlformats.org/officeDocument/2006/relationships/image" Target="media/image36.jpeg"/><Relationship Id="rId53" Type="http://schemas.openxmlformats.org/officeDocument/2006/relationships/image" Target="media/image44.png"/><Relationship Id="rId58" Type="http://schemas.microsoft.com/office/2011/relationships/people" Target="people.xml"/><Relationship Id="rId5" Type="http://schemas.openxmlformats.org/officeDocument/2006/relationships/webSettings" Target="webSettings.xml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5.pn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jpeg"/><Relationship Id="rId43" Type="http://schemas.openxmlformats.org/officeDocument/2006/relationships/image" Target="media/image34.jpeg"/><Relationship Id="rId48" Type="http://schemas.openxmlformats.org/officeDocument/2006/relationships/image" Target="media/image39.jpeg"/><Relationship Id="rId56" Type="http://schemas.openxmlformats.org/officeDocument/2006/relationships/image" Target="media/image47.png"/><Relationship Id="rId8" Type="http://schemas.microsoft.com/office/2011/relationships/commentsExtended" Target="commentsExtended.xml"/><Relationship Id="rId51" Type="http://schemas.openxmlformats.org/officeDocument/2006/relationships/image" Target="media/image42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eg"/><Relationship Id="rId46" Type="http://schemas.openxmlformats.org/officeDocument/2006/relationships/image" Target="media/image37.jpeg"/><Relationship Id="rId59" Type="http://schemas.openxmlformats.org/officeDocument/2006/relationships/glossaryDocument" Target="glossary/document.xml"/><Relationship Id="rId20" Type="http://schemas.openxmlformats.org/officeDocument/2006/relationships/image" Target="media/image11.jpeg"/><Relationship Id="rId41" Type="http://schemas.openxmlformats.org/officeDocument/2006/relationships/image" Target="media/image32.jpeg"/><Relationship Id="rId54" Type="http://schemas.openxmlformats.org/officeDocument/2006/relationships/image" Target="media/image45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image" Target="media/image27.jpeg"/><Relationship Id="rId49" Type="http://schemas.openxmlformats.org/officeDocument/2006/relationships/image" Target="media/image40.jpeg"/><Relationship Id="rId57" Type="http://schemas.openxmlformats.org/officeDocument/2006/relationships/fontTable" Target="fontTable.xml"/><Relationship Id="rId10" Type="http://schemas.microsoft.com/office/2018/08/relationships/commentsExtensible" Target="commentsExtensible.xml"/><Relationship Id="rId31" Type="http://schemas.openxmlformats.org/officeDocument/2006/relationships/image" Target="media/image22.jpeg"/><Relationship Id="rId44" Type="http://schemas.openxmlformats.org/officeDocument/2006/relationships/image" Target="media/image35.jpeg"/><Relationship Id="rId52" Type="http://schemas.openxmlformats.org/officeDocument/2006/relationships/image" Target="media/image43.png"/><Relationship Id="rId60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9FB30D3-BADD-40D4-9DDC-F8A4C3F3840A}"/>
      </w:docPartPr>
      <w:docPartBody>
        <w:p w:rsidR="00364617" w:rsidRDefault="00892467"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5699A7E9C3DE46AFAAF289E7A04D18E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F4E8B70-DDE2-4AAA-963F-1328F4E88BBD}"/>
      </w:docPartPr>
      <w:docPartBody>
        <w:p w:rsidR="00364617" w:rsidRDefault="00364617" w:rsidP="00364617">
          <w:pPr>
            <w:pStyle w:val="5699A7E9C3DE46AFAAF289E7A04D18EF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337040"/>
    <w:rsid w:val="00364617"/>
    <w:rsid w:val="00392AFA"/>
    <w:rsid w:val="007D69E1"/>
    <w:rsid w:val="007D6BD6"/>
    <w:rsid w:val="008254A4"/>
    <w:rsid w:val="00892467"/>
    <w:rsid w:val="008E54E6"/>
    <w:rsid w:val="00940BAF"/>
    <w:rsid w:val="00A241C4"/>
    <w:rsid w:val="00CA7B47"/>
    <w:rsid w:val="00D55D34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364617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  <w:style w:type="paragraph" w:customStyle="1" w:styleId="5699A7E9C3DE46AFAAF289E7A04D18EF">
    <w:name w:val="5699A7E9C3DE46AFAAF289E7A04D18EF"/>
    <w:rsid w:val="0036461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8A9CB8-F37E-4FF7-A9EF-922CEB35EE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63</TotalTime>
  <Pages>27</Pages>
  <Words>16169</Words>
  <Characters>92165</Characters>
  <Application>Microsoft Office Word</Application>
  <DocSecurity>0</DocSecurity>
  <Lines>768</Lines>
  <Paragraphs>2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1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28</cp:revision>
  <dcterms:created xsi:type="dcterms:W3CDTF">2023-12-13T10:20:00Z</dcterms:created>
  <dcterms:modified xsi:type="dcterms:W3CDTF">2023-12-26T2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Diplom1</vt:lpwstr>
  </property>
  <property fmtid="{D5CDD505-2E9C-101B-9397-08002B2CF9AE}" pid="4" name="CitaviDocumentProperty_8">
    <vt:lpwstr>D:\Programs\Citavi\User files\Projects\Diplom1\Diplom1.ctv6</vt:lpwstr>
  </property>
  <property fmtid="{D5CDD505-2E9C-101B-9397-08002B2CF9AE}" pid="5" name="CitaviDocumentProperty_1">
    <vt:lpwstr>6.15.2.0</vt:lpwstr>
  </property>
  <property fmtid="{D5CDD505-2E9C-101B-9397-08002B2CF9AE}" pid="6" name="CitaviDocumentProperty_6">
    <vt:lpwstr>True</vt:lpwstr>
  </property>
</Properties>
</file>